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hint="eastAsia"/>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hint="eastAsia"/>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hint="eastAsia"/>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14"/>
        <w:outlineLvl w:val="0"/>
        <w:rPr>
          <w:rFonts w:ascii="黑体" w:eastAsia="黑体" w:hAnsi="黑体" w:hint="eastAsia"/>
          <w:b/>
          <w:bCs/>
          <w:sz w:val="36"/>
          <w:szCs w:val="36"/>
        </w:rPr>
      </w:pPr>
      <w:bookmarkStart w:id="2" w:name="_Toc193569363"/>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hint="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199"/>
        <w:jc w:val="center"/>
        <w:outlineLvl w:val="0"/>
        <w:rPr>
          <w:rFonts w:eastAsia="黑体"/>
          <w:b/>
          <w:bCs/>
          <w:sz w:val="36"/>
          <w:szCs w:val="36"/>
        </w:rPr>
      </w:pPr>
      <w:bookmarkStart w:id="3" w:name="_Toc193569364"/>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38EB25D5" w14:textId="016ACA33" w:rsidR="00E71221" w:rsidRDefault="00960213">
          <w:pPr>
            <w:pStyle w:val="TOC1"/>
            <w:tabs>
              <w:tab w:val="right" w:leader="dot" w:pos="8296"/>
            </w:tabs>
            <w:ind w:firstLine="48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3569363" w:history="1">
            <w:r w:rsidR="00E71221" w:rsidRPr="00EA1DC1">
              <w:rPr>
                <w:rStyle w:val="af0"/>
                <w:rFonts w:ascii="黑体" w:eastAsia="黑体" w:hAnsi="黑体" w:hint="eastAsia"/>
                <w:b/>
                <w:bCs/>
                <w:noProof/>
              </w:rPr>
              <w:t>摘 要</w:t>
            </w:r>
            <w:r w:rsidR="00E71221">
              <w:rPr>
                <w:rFonts w:hint="eastAsia"/>
                <w:noProof/>
                <w:webHidden/>
              </w:rPr>
              <w:tab/>
            </w:r>
            <w:r w:rsidR="00E71221">
              <w:rPr>
                <w:rFonts w:hint="eastAsia"/>
                <w:noProof/>
                <w:webHidden/>
              </w:rPr>
              <w:fldChar w:fldCharType="begin"/>
            </w:r>
            <w:r w:rsidR="00E71221">
              <w:rPr>
                <w:rFonts w:hint="eastAsia"/>
                <w:noProof/>
                <w:webHidden/>
              </w:rPr>
              <w:instrText xml:space="preserve"> </w:instrText>
            </w:r>
            <w:r w:rsidR="00E71221">
              <w:rPr>
                <w:noProof/>
                <w:webHidden/>
              </w:rPr>
              <w:instrText>PAGEREF _Toc193569363 \h</w:instrText>
            </w:r>
            <w:r w:rsidR="00E71221">
              <w:rPr>
                <w:rFonts w:hint="eastAsia"/>
                <w:noProof/>
                <w:webHidden/>
              </w:rPr>
              <w:instrText xml:space="preserve"> </w:instrText>
            </w:r>
            <w:r w:rsidR="00E71221">
              <w:rPr>
                <w:rFonts w:hint="eastAsia"/>
                <w:noProof/>
                <w:webHidden/>
              </w:rPr>
            </w:r>
            <w:r w:rsidR="00E71221">
              <w:rPr>
                <w:noProof/>
                <w:webHidden/>
              </w:rPr>
              <w:fldChar w:fldCharType="separate"/>
            </w:r>
            <w:r w:rsidR="00E71221">
              <w:rPr>
                <w:noProof/>
                <w:webHidden/>
              </w:rPr>
              <w:t>2</w:t>
            </w:r>
            <w:r w:rsidR="00E71221">
              <w:rPr>
                <w:rFonts w:hint="eastAsia"/>
                <w:noProof/>
                <w:webHidden/>
              </w:rPr>
              <w:fldChar w:fldCharType="end"/>
            </w:r>
          </w:hyperlink>
        </w:p>
        <w:p w14:paraId="30171E51" w14:textId="389796FA" w:rsidR="00E71221" w:rsidRDefault="00E71221">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569364" w:history="1">
            <w:r w:rsidRPr="00EA1DC1">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64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01F2DD46" w14:textId="21153662" w:rsidR="00E71221" w:rsidRDefault="00E71221">
          <w:pPr>
            <w:pStyle w:val="TOC1"/>
            <w:tabs>
              <w:tab w:val="left" w:pos="1540"/>
              <w:tab w:val="right" w:leader="dot" w:pos="8296"/>
            </w:tabs>
            <w:ind w:firstLine="480"/>
            <w:rPr>
              <w:rFonts w:asciiTheme="minorHAnsi" w:eastAsiaTheme="minorEastAsia" w:hAnsiTheme="minorHAnsi" w:cstheme="minorBidi" w:hint="eastAsia"/>
              <w:noProof/>
              <w:sz w:val="22"/>
              <w14:ligatures w14:val="standardContextual"/>
            </w:rPr>
          </w:pPr>
          <w:hyperlink w:anchor="_Toc193569365" w:history="1">
            <w:r w:rsidRPr="00EA1DC1">
              <w:rPr>
                <w:rStyle w:val="af0"/>
                <w:rFonts w:hint="eastAsia"/>
                <w:noProof/>
              </w:rPr>
              <w:t>第一章</w:t>
            </w:r>
            <w:r>
              <w:rPr>
                <w:rFonts w:asciiTheme="minorHAnsi" w:eastAsiaTheme="minorEastAsia" w:hAnsiTheme="minorHAnsi" w:cstheme="minorBidi" w:hint="eastAsia"/>
                <w:noProof/>
                <w:sz w:val="22"/>
                <w14:ligatures w14:val="standardContextual"/>
              </w:rPr>
              <w:tab/>
            </w:r>
            <w:r w:rsidRPr="00EA1DC1">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65 \h</w:instrText>
            </w:r>
            <w:r>
              <w:rPr>
                <w:rFonts w:hint="eastAsia"/>
                <w:noProof/>
                <w:webHidden/>
              </w:rPr>
              <w:instrText xml:space="preserve"> </w:instrText>
            </w:r>
            <w:r>
              <w:rPr>
                <w:rFonts w:hint="eastAsia"/>
                <w:noProof/>
                <w:webHidden/>
              </w:rPr>
            </w:r>
            <w:r>
              <w:rPr>
                <w:noProof/>
                <w:webHidden/>
              </w:rPr>
              <w:fldChar w:fldCharType="separate"/>
            </w:r>
            <w:r>
              <w:rPr>
                <w:noProof/>
                <w:webHidden/>
              </w:rPr>
              <w:t>7</w:t>
            </w:r>
            <w:r>
              <w:rPr>
                <w:rFonts w:hint="eastAsia"/>
                <w:noProof/>
                <w:webHidden/>
              </w:rPr>
              <w:fldChar w:fldCharType="end"/>
            </w:r>
          </w:hyperlink>
        </w:p>
        <w:p w14:paraId="5D1F83B8" w14:textId="0C7A55B1" w:rsidR="00E71221" w:rsidRDefault="00E7122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69366" w:history="1">
            <w:r w:rsidRPr="00EA1DC1">
              <w:rPr>
                <w:rStyle w:val="af0"/>
                <w:rFonts w:hint="eastAsia"/>
                <w:noProof/>
              </w:rPr>
              <w:t xml:space="preserve">1.1  </w:t>
            </w:r>
            <w:r w:rsidRPr="00EA1DC1">
              <w:rPr>
                <w:rStyle w:val="af0"/>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66 \h</w:instrText>
            </w:r>
            <w:r>
              <w:rPr>
                <w:rFonts w:hint="eastAsia"/>
                <w:noProof/>
                <w:webHidden/>
              </w:rPr>
              <w:instrText xml:space="preserve"> </w:instrText>
            </w:r>
            <w:r>
              <w:rPr>
                <w:rFonts w:hint="eastAsia"/>
                <w:noProof/>
                <w:webHidden/>
              </w:rPr>
            </w:r>
            <w:r>
              <w:rPr>
                <w:noProof/>
                <w:webHidden/>
              </w:rPr>
              <w:fldChar w:fldCharType="separate"/>
            </w:r>
            <w:r>
              <w:rPr>
                <w:noProof/>
                <w:webHidden/>
              </w:rPr>
              <w:t>7</w:t>
            </w:r>
            <w:r>
              <w:rPr>
                <w:rFonts w:hint="eastAsia"/>
                <w:noProof/>
                <w:webHidden/>
              </w:rPr>
              <w:fldChar w:fldCharType="end"/>
            </w:r>
          </w:hyperlink>
        </w:p>
        <w:p w14:paraId="1D0D1A04" w14:textId="5040876E" w:rsidR="00E71221" w:rsidRDefault="00E7122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69367" w:history="1">
            <w:r w:rsidRPr="00EA1DC1">
              <w:rPr>
                <w:rStyle w:val="af0"/>
                <w:rFonts w:hint="eastAsia"/>
                <w:noProof/>
              </w:rPr>
              <w:t xml:space="preserve">1.2  </w:t>
            </w:r>
            <w:r w:rsidRPr="00EA1DC1">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67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1AABD2B6" w14:textId="7C93C05B" w:rsidR="00E71221" w:rsidRDefault="00E7122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569368" w:history="1">
            <w:r w:rsidRPr="00EA1DC1">
              <w:rPr>
                <w:rStyle w:val="af0"/>
                <w:rFonts w:hint="eastAsia"/>
                <w:noProof/>
              </w:rPr>
              <w:t xml:space="preserve">1.2.1  </w:t>
            </w:r>
            <w:r w:rsidRPr="00EA1DC1">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68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4CBF5FFE" w14:textId="46809DE0" w:rsidR="00E71221" w:rsidRDefault="00E7122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569369" w:history="1">
            <w:r w:rsidRPr="00EA1DC1">
              <w:rPr>
                <w:rStyle w:val="af0"/>
                <w:rFonts w:hint="eastAsia"/>
                <w:noProof/>
              </w:rPr>
              <w:t xml:space="preserve">1.2.2   </w:t>
            </w:r>
            <w:r w:rsidRPr="00EA1DC1">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69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64D25EE0" w14:textId="3A390EAD" w:rsidR="00E71221" w:rsidRDefault="00E7122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69370" w:history="1">
            <w:r w:rsidRPr="00EA1DC1">
              <w:rPr>
                <w:rStyle w:val="af0"/>
                <w:rFonts w:hint="eastAsia"/>
                <w:noProof/>
              </w:rPr>
              <w:t xml:space="preserve">1.3  </w:t>
            </w:r>
            <w:r w:rsidRPr="00EA1DC1">
              <w:rPr>
                <w:rStyle w:val="af0"/>
                <w:rFonts w:hint="eastAsia"/>
                <w:noProof/>
              </w:rPr>
              <w:t>本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0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758E9BC7" w14:textId="514A7C21" w:rsidR="00E71221" w:rsidRDefault="00E71221">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569371" w:history="1">
            <w:r w:rsidRPr="00EA1DC1">
              <w:rPr>
                <w:rStyle w:val="af0"/>
                <w:rFonts w:hint="eastAsia"/>
                <w:noProof/>
              </w:rPr>
              <w:t>第二章</w:t>
            </w:r>
            <w:r w:rsidRPr="00EA1DC1">
              <w:rPr>
                <w:rStyle w:val="af0"/>
                <w:rFonts w:hint="eastAsia"/>
                <w:noProof/>
              </w:rPr>
              <w:t xml:space="preserve">  </w:t>
            </w:r>
            <w:r w:rsidRPr="00EA1DC1">
              <w:rPr>
                <w:rStyle w:val="af0"/>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1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7AFB0A6A" w14:textId="37013277" w:rsidR="00E71221" w:rsidRDefault="00E7122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69372" w:history="1">
            <w:r w:rsidRPr="00EA1DC1">
              <w:rPr>
                <w:rStyle w:val="af0"/>
                <w:rFonts w:hint="eastAsia"/>
                <w:noProof/>
              </w:rPr>
              <w:t xml:space="preserve">2.1  </w:t>
            </w:r>
            <w:r w:rsidRPr="00EA1DC1">
              <w:rPr>
                <w:rStyle w:val="af0"/>
                <w:rFonts w:hint="eastAsia"/>
                <w:noProof/>
              </w:rPr>
              <w:t>大语言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2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0BCB7EB8" w14:textId="6EEF9779" w:rsidR="00E71221" w:rsidRDefault="00E7122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69373" w:history="1">
            <w:r w:rsidRPr="00EA1DC1">
              <w:rPr>
                <w:rStyle w:val="af0"/>
                <w:rFonts w:hint="eastAsia"/>
                <w:noProof/>
              </w:rPr>
              <w:t xml:space="preserve">2.2  </w:t>
            </w:r>
            <w:r w:rsidRPr="00EA1DC1">
              <w:rPr>
                <w:rStyle w:val="af0"/>
                <w:rFonts w:hint="eastAsia"/>
                <w:noProof/>
              </w:rPr>
              <w:t>推理大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3 \h</w:instrText>
            </w:r>
            <w:r>
              <w:rPr>
                <w:rFonts w:hint="eastAsia"/>
                <w:noProof/>
                <w:webHidden/>
              </w:rPr>
              <w:instrText xml:space="preserve"> </w:instrText>
            </w:r>
            <w:r>
              <w:rPr>
                <w:rFonts w:hint="eastAsia"/>
                <w:noProof/>
                <w:webHidden/>
              </w:rPr>
            </w:r>
            <w:r>
              <w:rPr>
                <w:noProof/>
                <w:webHidden/>
              </w:rPr>
              <w:fldChar w:fldCharType="separate"/>
            </w:r>
            <w:r>
              <w:rPr>
                <w:noProof/>
                <w:webHidden/>
              </w:rPr>
              <w:t>14</w:t>
            </w:r>
            <w:r>
              <w:rPr>
                <w:rFonts w:hint="eastAsia"/>
                <w:noProof/>
                <w:webHidden/>
              </w:rPr>
              <w:fldChar w:fldCharType="end"/>
            </w:r>
          </w:hyperlink>
        </w:p>
        <w:p w14:paraId="18C91636" w14:textId="3F5BD12A" w:rsidR="00E71221" w:rsidRDefault="00E7122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69374" w:history="1">
            <w:r w:rsidRPr="00EA1DC1">
              <w:rPr>
                <w:rStyle w:val="af0"/>
                <w:rFonts w:hint="eastAsia"/>
                <w:noProof/>
              </w:rPr>
              <w:t xml:space="preserve">2.3  </w:t>
            </w:r>
            <w:r w:rsidRPr="00EA1DC1">
              <w:rPr>
                <w:rStyle w:val="af0"/>
                <w:rFonts w:hint="eastAsia"/>
                <w:noProof/>
              </w:rPr>
              <w:t>大模型微调训练方法的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4 \h</w:instrText>
            </w:r>
            <w:r>
              <w:rPr>
                <w:rFonts w:hint="eastAsia"/>
                <w:noProof/>
                <w:webHidden/>
              </w:rPr>
              <w:instrText xml:space="preserve"> </w:instrText>
            </w:r>
            <w:r>
              <w:rPr>
                <w:rFonts w:hint="eastAsia"/>
                <w:noProof/>
                <w:webHidden/>
              </w:rPr>
            </w:r>
            <w:r>
              <w:rPr>
                <w:noProof/>
                <w:webHidden/>
              </w:rPr>
              <w:fldChar w:fldCharType="separate"/>
            </w:r>
            <w:r>
              <w:rPr>
                <w:noProof/>
                <w:webHidden/>
              </w:rPr>
              <w:t>16</w:t>
            </w:r>
            <w:r>
              <w:rPr>
                <w:rFonts w:hint="eastAsia"/>
                <w:noProof/>
                <w:webHidden/>
              </w:rPr>
              <w:fldChar w:fldCharType="end"/>
            </w:r>
          </w:hyperlink>
        </w:p>
        <w:p w14:paraId="7565E663" w14:textId="70FE95CB" w:rsidR="00E71221" w:rsidRDefault="00E7122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69375" w:history="1">
            <w:r w:rsidRPr="00EA1DC1">
              <w:rPr>
                <w:rStyle w:val="af0"/>
                <w:rFonts w:hint="eastAsia"/>
                <w:noProof/>
              </w:rPr>
              <w:t xml:space="preserve">2.4  </w:t>
            </w:r>
            <w:r w:rsidRPr="00EA1DC1">
              <w:rPr>
                <w:rStyle w:val="af0"/>
                <w:rFonts w:hint="eastAsia"/>
                <w:noProof/>
              </w:rPr>
              <w:t>大模型推理优化的相关技术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5 \h</w:instrText>
            </w:r>
            <w:r>
              <w:rPr>
                <w:rFonts w:hint="eastAsia"/>
                <w:noProof/>
                <w:webHidden/>
              </w:rPr>
              <w:instrText xml:space="preserve"> </w:instrText>
            </w:r>
            <w:r>
              <w:rPr>
                <w:rFonts w:hint="eastAsia"/>
                <w:noProof/>
                <w:webHidden/>
              </w:rPr>
            </w:r>
            <w:r>
              <w:rPr>
                <w:noProof/>
                <w:webHidden/>
              </w:rPr>
              <w:fldChar w:fldCharType="separate"/>
            </w:r>
            <w:r>
              <w:rPr>
                <w:noProof/>
                <w:webHidden/>
              </w:rPr>
              <w:t>18</w:t>
            </w:r>
            <w:r>
              <w:rPr>
                <w:rFonts w:hint="eastAsia"/>
                <w:noProof/>
                <w:webHidden/>
              </w:rPr>
              <w:fldChar w:fldCharType="end"/>
            </w:r>
          </w:hyperlink>
        </w:p>
        <w:p w14:paraId="61445CD3" w14:textId="48970109" w:rsidR="00E71221" w:rsidRDefault="00E71221">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569376" w:history="1">
            <w:r w:rsidRPr="00EA1DC1">
              <w:rPr>
                <w:rStyle w:val="af0"/>
                <w:rFonts w:hint="eastAsia"/>
                <w:noProof/>
              </w:rPr>
              <w:t>第三章</w:t>
            </w:r>
            <w:r w:rsidRPr="00EA1DC1">
              <w:rPr>
                <w:rStyle w:val="af0"/>
                <w:rFonts w:hint="eastAsia"/>
                <w:noProof/>
              </w:rPr>
              <w:t xml:space="preserve">  </w:t>
            </w:r>
            <w:r w:rsidRPr="00EA1DC1">
              <w:rPr>
                <w:rStyle w:val="af0"/>
                <w:rFonts w:hint="eastAsia"/>
                <w:noProof/>
              </w:rPr>
              <w:t>相关技术研究和实验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6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14:paraId="16A9E40B" w14:textId="13DBA5D8" w:rsidR="00E71221" w:rsidRDefault="00E7122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69377" w:history="1">
            <w:r w:rsidRPr="00EA1DC1">
              <w:rPr>
                <w:rStyle w:val="af0"/>
                <w:rFonts w:hint="eastAsia"/>
                <w:noProof/>
              </w:rPr>
              <w:t>3.1  Transformer</w:t>
            </w:r>
            <w:r w:rsidRPr="00EA1DC1">
              <w:rPr>
                <w:rStyle w:val="af0"/>
                <w:rFonts w:hint="eastAsia"/>
                <w:noProof/>
              </w:rPr>
              <w:t>模型架构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7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14:paraId="0E9E4839" w14:textId="710894EA" w:rsidR="00E71221" w:rsidRDefault="00E7122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69378" w:history="1">
            <w:r w:rsidRPr="00EA1DC1">
              <w:rPr>
                <w:rStyle w:val="af0"/>
                <w:rFonts w:hint="eastAsia"/>
                <w:noProof/>
              </w:rPr>
              <w:t>3.2  Qwen</w:t>
            </w:r>
            <w:r w:rsidRPr="00EA1DC1">
              <w:rPr>
                <w:rStyle w:val="af0"/>
                <w:rFonts w:hint="eastAsia"/>
                <w:noProof/>
              </w:rPr>
              <w:t>系列大语言模型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8 \h</w:instrText>
            </w:r>
            <w:r>
              <w:rPr>
                <w:rFonts w:hint="eastAsia"/>
                <w:noProof/>
                <w:webHidden/>
              </w:rPr>
              <w:instrText xml:space="preserve"> </w:instrText>
            </w:r>
            <w:r>
              <w:rPr>
                <w:rFonts w:hint="eastAsia"/>
                <w:noProof/>
                <w:webHidden/>
              </w:rPr>
            </w:r>
            <w:r>
              <w:rPr>
                <w:noProof/>
                <w:webHidden/>
              </w:rPr>
              <w:fldChar w:fldCharType="separate"/>
            </w:r>
            <w:r>
              <w:rPr>
                <w:noProof/>
                <w:webHidden/>
              </w:rPr>
              <w:t>23</w:t>
            </w:r>
            <w:r>
              <w:rPr>
                <w:rFonts w:hint="eastAsia"/>
                <w:noProof/>
                <w:webHidden/>
              </w:rPr>
              <w:fldChar w:fldCharType="end"/>
            </w:r>
          </w:hyperlink>
        </w:p>
        <w:p w14:paraId="69457E75" w14:textId="26825214" w:rsidR="00E71221" w:rsidRDefault="00E7122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569379" w:history="1">
            <w:r w:rsidRPr="00EA1DC1">
              <w:rPr>
                <w:rStyle w:val="af0"/>
                <w:rFonts w:hint="eastAsia"/>
                <w:noProof/>
              </w:rPr>
              <w:t>3.2.1  Qwen</w:t>
            </w:r>
            <w:r w:rsidRPr="00EA1DC1">
              <w:rPr>
                <w:rStyle w:val="af0"/>
                <w:rFonts w:hint="eastAsia"/>
                <w:noProof/>
              </w:rPr>
              <w:t>系列大模型架构和训练流程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79 \h</w:instrText>
            </w:r>
            <w:r>
              <w:rPr>
                <w:rFonts w:hint="eastAsia"/>
                <w:noProof/>
                <w:webHidden/>
              </w:rPr>
              <w:instrText xml:space="preserve"> </w:instrText>
            </w:r>
            <w:r>
              <w:rPr>
                <w:rFonts w:hint="eastAsia"/>
                <w:noProof/>
                <w:webHidden/>
              </w:rPr>
            </w:r>
            <w:r>
              <w:rPr>
                <w:noProof/>
                <w:webHidden/>
              </w:rPr>
              <w:fldChar w:fldCharType="separate"/>
            </w:r>
            <w:r>
              <w:rPr>
                <w:noProof/>
                <w:webHidden/>
              </w:rPr>
              <w:t>23</w:t>
            </w:r>
            <w:r>
              <w:rPr>
                <w:rFonts w:hint="eastAsia"/>
                <w:noProof/>
                <w:webHidden/>
              </w:rPr>
              <w:fldChar w:fldCharType="end"/>
            </w:r>
          </w:hyperlink>
        </w:p>
        <w:p w14:paraId="2A1140D9" w14:textId="42D05EDE" w:rsidR="00E71221" w:rsidRDefault="00E7122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569380" w:history="1">
            <w:r w:rsidRPr="00EA1DC1">
              <w:rPr>
                <w:rStyle w:val="af0"/>
                <w:rFonts w:hint="eastAsia"/>
                <w:noProof/>
              </w:rPr>
              <w:t>3.2.2  Qwen2</w:t>
            </w:r>
            <w:r w:rsidRPr="00EA1DC1">
              <w:rPr>
                <w:rStyle w:val="af0"/>
                <w:rFonts w:hint="eastAsia"/>
                <w:noProof/>
              </w:rPr>
              <w:t>系列大模型架构和训练流程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80 \h</w:instrText>
            </w:r>
            <w:r>
              <w:rPr>
                <w:rFonts w:hint="eastAsia"/>
                <w:noProof/>
                <w:webHidden/>
              </w:rPr>
              <w:instrText xml:space="preserve"> </w:instrText>
            </w:r>
            <w:r>
              <w:rPr>
                <w:rFonts w:hint="eastAsia"/>
                <w:noProof/>
                <w:webHidden/>
              </w:rPr>
            </w:r>
            <w:r>
              <w:rPr>
                <w:noProof/>
                <w:webHidden/>
              </w:rPr>
              <w:fldChar w:fldCharType="separate"/>
            </w:r>
            <w:r>
              <w:rPr>
                <w:noProof/>
                <w:webHidden/>
              </w:rPr>
              <w:t>25</w:t>
            </w:r>
            <w:r>
              <w:rPr>
                <w:rFonts w:hint="eastAsia"/>
                <w:noProof/>
                <w:webHidden/>
              </w:rPr>
              <w:fldChar w:fldCharType="end"/>
            </w:r>
          </w:hyperlink>
        </w:p>
        <w:p w14:paraId="72F17F59" w14:textId="11173479" w:rsidR="00E71221" w:rsidRDefault="00E7122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569381" w:history="1">
            <w:r w:rsidRPr="00EA1DC1">
              <w:rPr>
                <w:rStyle w:val="af0"/>
                <w:rFonts w:hint="eastAsia"/>
                <w:noProof/>
              </w:rPr>
              <w:t>3.2.3 Qwen2.5</w:t>
            </w:r>
            <w:r w:rsidRPr="00EA1DC1">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81 \h</w:instrText>
            </w:r>
            <w:r>
              <w:rPr>
                <w:rFonts w:hint="eastAsia"/>
                <w:noProof/>
                <w:webHidden/>
              </w:rPr>
              <w:instrText xml:space="preserve"> </w:instrText>
            </w:r>
            <w:r>
              <w:rPr>
                <w:rFonts w:hint="eastAsia"/>
                <w:noProof/>
                <w:webHidden/>
              </w:rPr>
            </w:r>
            <w:r>
              <w:rPr>
                <w:noProof/>
                <w:webHidden/>
              </w:rPr>
              <w:fldChar w:fldCharType="separate"/>
            </w:r>
            <w:r>
              <w:rPr>
                <w:noProof/>
                <w:webHidden/>
              </w:rPr>
              <w:t>30</w:t>
            </w:r>
            <w:r>
              <w:rPr>
                <w:rFonts w:hint="eastAsia"/>
                <w:noProof/>
                <w:webHidden/>
              </w:rPr>
              <w:fldChar w:fldCharType="end"/>
            </w:r>
          </w:hyperlink>
        </w:p>
        <w:p w14:paraId="35AF7437" w14:textId="548FBD3F" w:rsidR="00E71221" w:rsidRDefault="00E71221">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569382" w:history="1">
            <w:r w:rsidRPr="00EA1DC1">
              <w:rPr>
                <w:rStyle w:val="af0"/>
                <w:rFonts w:hint="eastAsia"/>
                <w:noProof/>
              </w:rPr>
              <w:t>第七章</w:t>
            </w:r>
            <w:r w:rsidRPr="00EA1DC1">
              <w:rPr>
                <w:rStyle w:val="af0"/>
                <w:rFonts w:hint="eastAsia"/>
                <w:noProof/>
              </w:rPr>
              <w:t xml:space="preserve">  </w:t>
            </w:r>
            <w:r w:rsidRPr="00EA1DC1">
              <w:rPr>
                <w:rStyle w:val="af0"/>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69382 \h</w:instrText>
            </w:r>
            <w:r>
              <w:rPr>
                <w:rFonts w:hint="eastAsia"/>
                <w:noProof/>
                <w:webHidden/>
              </w:rPr>
              <w:instrText xml:space="preserve"> </w:instrText>
            </w:r>
            <w:r>
              <w:rPr>
                <w:rFonts w:hint="eastAsia"/>
                <w:noProof/>
                <w:webHidden/>
              </w:rPr>
            </w:r>
            <w:r>
              <w:rPr>
                <w:noProof/>
                <w:webHidden/>
              </w:rPr>
              <w:fldChar w:fldCharType="separate"/>
            </w:r>
            <w:r>
              <w:rPr>
                <w:noProof/>
                <w:webHidden/>
              </w:rPr>
              <w:t>31</w:t>
            </w:r>
            <w:r>
              <w:rPr>
                <w:rFonts w:hint="eastAsia"/>
                <w:noProof/>
                <w:webHidden/>
              </w:rPr>
              <w:fldChar w:fldCharType="end"/>
            </w:r>
          </w:hyperlink>
        </w:p>
        <w:p w14:paraId="4BF822FE" w14:textId="270A37A0" w:rsidR="00960213" w:rsidRDefault="00960213">
          <w:pPr>
            <w:ind w:firstLine="482"/>
          </w:pPr>
          <w:r>
            <w:rPr>
              <w:b/>
              <w:bCs/>
              <w:lang w:val="zh-CN"/>
            </w:rPr>
            <w:fldChar w:fldCharType="end"/>
          </w:r>
        </w:p>
      </w:sdtContent>
    </w:sdt>
    <w:p w14:paraId="09634757" w14:textId="77777777" w:rsidR="00960213" w:rsidRDefault="00960213">
      <w:pPr>
        <w:spacing w:after="326"/>
        <w:ind w:firstLineChars="83" w:firstLine="300"/>
        <w:jc w:val="center"/>
        <w:rPr>
          <w:rFonts w:eastAsia="黑体"/>
          <w:b/>
          <w:bCs/>
          <w:sz w:val="36"/>
          <w:szCs w:val="36"/>
        </w:rPr>
      </w:pPr>
    </w:p>
    <w:p w14:paraId="40B478A5" w14:textId="77777777" w:rsidR="001352B7" w:rsidRPr="00D45E2C" w:rsidRDefault="003A0426" w:rsidP="00D45E2C">
      <w:pPr>
        <w:widowControl/>
        <w:overflowPunct/>
        <w:spacing w:after="326" w:line="240" w:lineRule="auto"/>
        <w:ind w:firstLineChars="0" w:firstLine="0"/>
        <w:jc w:val="left"/>
        <w:rPr>
          <w:rFonts w:eastAsia="黑体"/>
          <w:b/>
          <w:bCs/>
          <w:sz w:val="36"/>
          <w:szCs w:val="36"/>
        </w:rPr>
      </w:pPr>
      <w:r>
        <w:rPr>
          <w:rFonts w:eastAsia="黑体"/>
          <w:b/>
          <w:bCs/>
          <w:sz w:val="36"/>
          <w:szCs w:val="36"/>
        </w:rPr>
        <w:br w:type="page"/>
      </w:r>
    </w:p>
    <w:p w14:paraId="668539F1" w14:textId="77777777" w:rsidR="00CF44C9" w:rsidRPr="00B02E1F" w:rsidRDefault="00B02E1F" w:rsidP="00B02E1F">
      <w:pPr>
        <w:pStyle w:val="1"/>
        <w:spacing w:after="326"/>
        <w:ind w:firstLine="720"/>
      </w:pPr>
      <w:bookmarkStart w:id="4" w:name="_Toc193569365"/>
      <w:r w:rsidRPr="00B02E1F">
        <w:rPr>
          <w:rFonts w:hint="eastAsia"/>
        </w:rPr>
        <w:lastRenderedPageBreak/>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3569366"/>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7777777"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DF42E5" w:rsidRPr="00D5450B">
        <w:rPr>
          <w:rFonts w:hint="eastAsia"/>
        </w:rPr>
        <w:instrText xml:space="preserve"> ADDIN EN.CITE &lt;EndNote&gt;&lt;Cite&gt;&lt;Author&gt;</w:instrText>
      </w:r>
      <w:r w:rsidR="00DF42E5" w:rsidRPr="00D5450B">
        <w:rPr>
          <w:rFonts w:hint="eastAsia"/>
        </w:rPr>
        <w:instrText>文森</w:instrText>
      </w:r>
      <w:r w:rsidR="00DF42E5" w:rsidRPr="00D5450B">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sidRPr="00D5450B">
        <w:rPr>
          <w:rFonts w:hint="eastAsia"/>
        </w:rPr>
        <w:instrText>文森</w:instrText>
      </w:r>
      <w:r w:rsidR="00DF42E5" w:rsidRPr="00D5450B">
        <w:rPr>
          <w:rFonts w:hint="eastAsia"/>
        </w:rPr>
        <w:instrText>&lt;/author&gt;&lt;author&gt;</w:instrText>
      </w:r>
      <w:r w:rsidR="00DF42E5" w:rsidRPr="00D5450B">
        <w:rPr>
          <w:rFonts w:hint="eastAsia"/>
        </w:rPr>
        <w:instrText>钱力</w:instrText>
      </w:r>
      <w:r w:rsidR="00DF42E5" w:rsidRPr="00D5450B">
        <w:rPr>
          <w:rFonts w:hint="eastAsia"/>
        </w:rPr>
        <w:instrText>&lt;/author&gt;&lt;author&gt;</w:instrText>
      </w:r>
      <w:r w:rsidR="00DF42E5" w:rsidRPr="00D5450B">
        <w:rPr>
          <w:rFonts w:hint="eastAsia"/>
        </w:rPr>
        <w:instrText>胡懋地</w:instrText>
      </w:r>
      <w:r w:rsidR="00DF42E5" w:rsidRPr="00D5450B">
        <w:rPr>
          <w:rFonts w:hint="eastAsia"/>
        </w:rPr>
        <w:instrText>&lt;/author&gt;&lt;author&gt;</w:instrText>
      </w:r>
      <w:r w:rsidR="00DF42E5" w:rsidRPr="00D5450B">
        <w:rPr>
          <w:rFonts w:hint="eastAsia"/>
        </w:rPr>
        <w:instrText>常志军</w:instrText>
      </w:r>
      <w:r w:rsidR="00DF42E5" w:rsidRPr="00D5450B">
        <w:rPr>
          <w:rFonts w:hint="eastAsia"/>
        </w:rPr>
        <w:instrText xml:space="preserve"> %J </w:instrText>
      </w:r>
      <w:r w:rsidR="00DF42E5" w:rsidRPr="00D5450B">
        <w:rPr>
          <w:rFonts w:hint="eastAsia"/>
        </w:rPr>
        <w:instrText>数据分析与知识发现</w:instrText>
      </w:r>
      <w:r w:rsidR="00DF42E5" w:rsidRPr="00D5450B">
        <w:rPr>
          <w:rFonts w:hint="eastAsia"/>
        </w:rPr>
        <w:instrText>&lt;/author&gt;&lt;/authors&gt;&lt;/contributors&gt;&lt;titles&gt;&lt;title&gt;</w:instrText>
      </w:r>
      <w:r w:rsidR="00DF42E5" w:rsidRPr="00D5450B">
        <w:rPr>
          <w:rFonts w:hint="eastAsia"/>
        </w:rPr>
        <w:instrText>基于大语言模型的问答技术研究进展综述</w:instrText>
      </w:r>
      <w:r w:rsidR="00DF42E5" w:rsidRPr="00D5450B">
        <w:rPr>
          <w:rFonts w:hint="eastAsia"/>
        </w:rPr>
        <w:instrText>&l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77777777"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sidRPr="00D5450B">
        <w:instrText xml:space="preserve"> ADDIN EN.CITE </w:instrTex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sidRPr="00D5450B">
        <w:instrText xml:space="preserve"> ADDIN EN.CITE.DATA </w:instrText>
      </w:r>
      <w:r w:rsidR="004B17E4" w:rsidRPr="00D5450B">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185E1B" w:rsidRPr="00D5450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7777777"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185E1B" w:rsidRPr="00D5450B">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152080" w:rsidRPr="00D5450B">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E65F68" w:rsidRPr="00D5450B">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3569367"/>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3569368"/>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14:paraId="60689F06" w14:textId="77777777"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lastRenderedPageBreak/>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14:paraId="28A98618" w14:textId="77777777"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14:paraId="0A8A0331" w14:textId="77777777"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6795B">
        <w:instrText xml:space="preserve"> ADDIN EN.CITE &lt;EndNote&gt;&lt;Cite&gt;&lt;Author&gt;Guo&lt;/Author&gt;&lt;Year&gt;2025&lt;/Year&gt;&lt;RecNum&gt;49&lt;/RecNum&gt;&lt;DisplayText&gt;&lt;style face="superscript"&gt;[15]&lt;/style&gt;&lt;/DisplayText&gt;&lt;record&gt;&lt;rec-number&gt;49&lt;/rec-number&gt;&lt;foreign-keys&gt;&lt;key app="EN" db-id="2dfsswxwbsvfe3e0szppfzs9tv5xxevv2ess" timestamp="1742311580"&gt;49&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3569369"/>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2"/>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2"/>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3569370"/>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777777" w:rsidR="00EF47E2" w:rsidRDefault="00BE2270" w:rsidP="00EF47E2">
      <w:pPr>
        <w:ind w:firstLine="480"/>
      </w:pPr>
      <w:r>
        <w:rPr>
          <w:rFonts w:hint="eastAsia"/>
        </w:rPr>
        <w:t>第三章，</w:t>
      </w:r>
      <w:r w:rsidR="007777B6">
        <w:rPr>
          <w:rFonts w:hint="eastAsia"/>
        </w:rPr>
        <w:t>相关技术研究和实验设计。针对本研究涉及的</w:t>
      </w:r>
      <w:r w:rsidR="00D4495A">
        <w:rPr>
          <w:rFonts w:hint="eastAsia"/>
        </w:rPr>
        <w:t>相关技术进行详细阐述，包括但不限于大模型架构分析，有监督微调方法解析以及强化学习算法分析</w:t>
      </w:r>
      <w:r w:rsidR="00D87CBA">
        <w:rPr>
          <w:rFonts w:hint="eastAsia"/>
        </w:rPr>
        <w:t>。此外，详细分析了本研究的实验设计整体方案，</w:t>
      </w:r>
      <w:r w:rsidR="00EF47E2">
        <w:rPr>
          <w:rFonts w:hint="eastAsia"/>
        </w:rPr>
        <w:t>为模型微调以及推理模型训练进一步探索提供了一定的思路。</w:t>
      </w:r>
    </w:p>
    <w:p w14:paraId="5C5DDD98" w14:textId="77777777" w:rsidR="00EF47E2" w:rsidRDefault="00EF47E2" w:rsidP="00EF47E2">
      <w:pPr>
        <w:ind w:firstLine="480"/>
      </w:pPr>
      <w:r>
        <w:rPr>
          <w:rFonts w:hint="eastAsia"/>
        </w:rPr>
        <w:t>第四章，数据处理和模型训练。</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3569371"/>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3569372"/>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7777777"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w:t>
      </w:r>
      <w:r w:rsidR="00641066" w:rsidRPr="00641066">
        <w:lastRenderedPageBreak/>
        <w:t>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77777777"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77777777" w:rsidR="007A5FB1" w:rsidRDefault="007A5FB1" w:rsidP="00BD3140">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w:t>
      </w:r>
      <w:r w:rsidRPr="007A5FB1">
        <w:lastRenderedPageBreak/>
        <w:t>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77777777"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768FD19A"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3B1FB8">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F71468">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言模型在推理能力和技术创新方面的快速发展，进一步推动了大语言模型技术的多元化应用。</w:t>
      </w:r>
      <w:r w:rsidR="002458AB">
        <w:rPr>
          <w:rFonts w:hint="eastAsia"/>
        </w:rPr>
        <w:t>与此同时，国内其他研究团队也相继分享开源了自行研发训练</w:t>
      </w:r>
      <w:r w:rsidR="002458AB">
        <w:rPr>
          <w:rFonts w:hint="eastAsia"/>
        </w:rPr>
        <w:lastRenderedPageBreak/>
        <w:t>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 </w:instrText>
      </w:r>
      <w:r w:rsidR="00F52910">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DATA </w:instrText>
      </w:r>
      <w:r w:rsidR="00F52910">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77777777" w:rsidR="002458AB" w:rsidRDefault="00CD0AC6" w:rsidP="00BD3140">
      <w:pPr>
        <w:ind w:firstLine="480"/>
      </w:pPr>
      <w:r w:rsidRPr="00CD0AC6">
        <w:t>随着模型规模和技术的不断进步，未来的大语言模型将在多个领域展示出更强的表现，推动</w:t>
      </w:r>
      <w:r w:rsidRPr="00CD0AC6">
        <w:t>NLP</w:t>
      </w:r>
      <w:r w:rsidRPr="00CD0AC6">
        <w:t>和</w:t>
      </w:r>
      <w:r w:rsidRPr="00CD0AC6">
        <w:t>AI</w:t>
      </w:r>
      <w:r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3569373"/>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77777777"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F52910">
        <w:instrText xml:space="preserve"> ADDIN EN.CITE &lt;EndNote&gt;&lt;Cite&gt;&lt;Author&gt;White&lt;/Author&gt;&lt;Year&gt;2023&lt;/Year&gt;&lt;RecNum&gt;6&lt;/RecNum&gt;&lt;DisplayText&gt;&lt;style face="superscript"&gt;[33, 34]&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F52910" w:rsidRPr="00F52910">
        <w:rPr>
          <w:noProof/>
          <w:vertAlign w:val="superscript"/>
        </w:rPr>
        <w:t>[33, 34]</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F52910">
        <w:instrText xml:space="preserve"> ADDIN EN.CITE &lt;EndNote&gt;&lt;Cite&gt;&lt;Author&gt;Yao&lt;/Author&gt;&lt;Year&gt;2024&lt;/Year&gt;&lt;RecNum&gt;25&lt;/RecNum&gt;&lt;DisplayText&gt;&lt;style face="superscript"&gt;[35]&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F52910" w:rsidRPr="00F52910">
        <w:rPr>
          <w:noProof/>
          <w:vertAlign w:val="superscript"/>
        </w:rPr>
        <w:t>[35]</w:t>
      </w:r>
      <w:r>
        <w:fldChar w:fldCharType="end"/>
      </w:r>
      <w:r w:rsidRPr="00F3003C">
        <w:rPr>
          <w:rFonts w:hint="eastAsia"/>
        </w:rPr>
        <w:t>通过有限的样本展示推理路径，有效减少了对大规模标注数据的依赖，同时使模型能够更灵活地应对多样化问题。</w:t>
      </w:r>
    </w:p>
    <w:p w14:paraId="7456E606" w14:textId="77777777" w:rsidR="001E43FB" w:rsidRDefault="001E43FB" w:rsidP="00BD3140">
      <w:pPr>
        <w:ind w:firstLine="480"/>
      </w:pPr>
      <w:r w:rsidRPr="001E43FB">
        <w:lastRenderedPageBreak/>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F52910">
        <w:instrText xml:space="preserve"> ADDIN EN.CITE &lt;EndNote&gt;&lt;Cite&gt;&lt;Author&gt;Ziegler&lt;/Author&gt;&lt;Year&gt;2019&lt;/Year&gt;&lt;RecNum&gt;65&lt;/RecNum&gt;&lt;DisplayText&gt;&lt;style face="superscript"&gt;[36]&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F52910" w:rsidRPr="00F52910">
        <w:rPr>
          <w:noProof/>
          <w:vertAlign w:val="superscript"/>
        </w:rPr>
        <w:t>[36]</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F52910">
        <w:instrText xml:space="preserve"> ADDIN EN.CITE &lt;EndNote&gt;&lt;Cite&gt;&lt;Author&gt;Li&lt;/Author&gt;&lt;Year&gt;2022&lt;/Year&gt;&lt;RecNum&gt;66&lt;/RecNum&gt;&lt;DisplayText&gt;&lt;style face="superscript"&gt;[37]&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F52910" w:rsidRPr="00F52910">
        <w:rPr>
          <w:noProof/>
          <w:vertAlign w:val="superscript"/>
        </w:rPr>
        <w:t>[37]</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77777777"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F52910">
        <w:instrText xml:space="preserve"> ADDIN EN.CITE &lt;EndNote&gt;&lt;Cite&gt;&lt;Author&gt;Yin&lt;/Author&gt;&lt;Year&gt;2024&lt;/Year&gt;&lt;RecNum&gt;27&lt;/RecNum&gt;&lt;DisplayText&gt;&lt;style face="superscript"&gt;[38]&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F52910" w:rsidRPr="00F52910">
        <w:rPr>
          <w:noProof/>
          <w:vertAlign w:val="superscript"/>
        </w:rPr>
        <w:t>[38]</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F52910">
        <w:instrText xml:space="preserve"> ADDIN EN.CITE &lt;EndNote&gt;&lt;Cite&gt;&lt;Author&gt;Gou&lt;/Author&gt;&lt;Year&gt;2023&lt;/Year&gt;&lt;RecNum&gt;9&lt;/RecNum&gt;&lt;DisplayText&gt;&lt;style face="superscript"&gt;[39]&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F52910" w:rsidRPr="00F52910">
        <w:rPr>
          <w:noProof/>
          <w:vertAlign w:val="superscript"/>
        </w:rPr>
        <w:t>[39]</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F52910">
        <w:instrText xml:space="preserve"> ADDIN EN.CITE &lt;EndNote&gt;&lt;Cite&gt;&lt;Author&gt;Yang&lt;/Author&gt;&lt;Year&gt;2024&lt;/Year&gt;&lt;RecNum&gt;68&lt;/RecNum&gt;&lt;DisplayText&gt;&lt;style face="superscript"&gt;[40]&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F52910" w:rsidRPr="00F52910">
        <w:rPr>
          <w:noProof/>
          <w:vertAlign w:val="superscript"/>
        </w:rPr>
        <w:t>[40]</w:t>
      </w:r>
      <w:r w:rsidR="000E7F26">
        <w:fldChar w:fldCharType="end"/>
      </w:r>
      <w:r w:rsidR="00921400">
        <w:rPr>
          <w:rFonts w:hint="eastAsia"/>
        </w:rPr>
        <w:t>，其中还涉及到强化学习的人类反馈微调</w:t>
      </w:r>
      <w:r w:rsidR="00921400">
        <w:fldChar w:fldCharType="begin"/>
      </w:r>
      <w:r w:rsidR="00F52910">
        <w:instrText xml:space="preserve"> ADDIN EN.CITE &lt;EndNote&gt;&lt;Cite&gt;&lt;Author&gt;Dai&lt;/Author&gt;&lt;Year&gt;2023&lt;/Year&gt;&lt;RecNum&gt;69&lt;/RecNum&gt;&lt;DisplayText&gt;&lt;style face="superscript"&gt;[41]&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F52910" w:rsidRPr="00F52910">
        <w:rPr>
          <w:noProof/>
          <w:vertAlign w:val="superscript"/>
        </w:rPr>
        <w:t>[41]</w:t>
      </w:r>
      <w:r w:rsidR="00921400">
        <w:fldChar w:fldCharType="end"/>
      </w:r>
      <w:r w:rsidR="00921400">
        <w:rPr>
          <w:rFonts w:hint="eastAsia"/>
        </w:rPr>
        <w:t>。</w:t>
      </w:r>
    </w:p>
    <w:p w14:paraId="1504D703" w14:textId="77777777" w:rsidR="002A51B7" w:rsidRDefault="00312789" w:rsidP="00BD3140">
      <w:pPr>
        <w:ind w:firstLine="480"/>
      </w:pPr>
      <w:r>
        <w:rPr>
          <w:rFonts w:hint="eastAsia"/>
        </w:rPr>
        <w:t>在</w:t>
      </w:r>
      <w:r>
        <w:rPr>
          <w:rFonts w:hint="eastAsia"/>
        </w:rPr>
        <w:t>2024</w:t>
      </w:r>
      <w:r>
        <w:rPr>
          <w:rFonts w:hint="eastAsia"/>
        </w:rPr>
        <w:t>年</w:t>
      </w:r>
      <w:r>
        <w:rPr>
          <w:rFonts w:hint="eastAsia"/>
        </w:rPr>
        <w:t>9</w:t>
      </w:r>
      <w:r>
        <w:rPr>
          <w:rFonts w:hint="eastAsia"/>
        </w:rPr>
        <w:t>月份，</w:t>
      </w:r>
      <w:r>
        <w:rPr>
          <w:rFonts w:hint="eastAsia"/>
        </w:rPr>
        <w:t>OpenAI</w:t>
      </w:r>
      <w:r>
        <w:rPr>
          <w:rFonts w:hint="eastAsia"/>
        </w:rPr>
        <w:t>正式推出了其闭源推理模型</w:t>
      </w:r>
      <w:r w:rsidRPr="00312789">
        <w:t>GPT-O1</w:t>
      </w:r>
      <w:r w:rsidR="000805C2">
        <w:fldChar w:fldCharType="begin"/>
      </w:r>
      <w:r w:rsidR="00F52910">
        <w:instrText xml:space="preserve"> ADDIN EN.CITE &lt;EndNote&gt;&lt;Cite&gt;&lt;Author&gt;Jaech&lt;/Author&gt;&lt;Year&gt;2024&lt;/Year&gt;&lt;RecNum&gt;67&lt;/RecNum&gt;&lt;DisplayText&gt;&lt;style face="superscript"&gt;[42]&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F52910" w:rsidRPr="00F52910">
        <w:rPr>
          <w:noProof/>
          <w:vertAlign w:val="superscript"/>
        </w:rPr>
        <w:t>[42]</w:t>
      </w:r>
      <w:r w:rsidR="000805C2">
        <w:fldChar w:fldCharType="end"/>
      </w:r>
      <w:r>
        <w:rPr>
          <w:rFonts w:hint="eastAsia"/>
        </w:rPr>
        <w:t>，</w:t>
      </w:r>
      <w:r w:rsidRPr="00312789">
        <w:t>在处理复杂推理问题和理解长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w:t>
      </w:r>
      <w:r w:rsidR="000805C2" w:rsidRPr="000805C2">
        <w:lastRenderedPageBreak/>
        <w:t>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77777777"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MywgNDR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F52910">
        <w:instrText xml:space="preserve"> ADDIN EN.CITE </w:instrText>
      </w:r>
      <w:r w:rsidR="00F52910">
        <w:fldChar w:fldCharType="begin">
          <w:fldData xml:space="preserve">PEVuZE5vdGU+PENpdGU+PEF1dGhvcj5TaGFvPC9BdXRob3I+PFllYXI+MjAyNDwvWWVhcj48UmVj
TnVtPjE3PC9SZWNOdW0+PERpc3BsYXlUZXh0PjxzdHlsZSBmYWNlPSJzdXBlcnNjcmlwdCI+WzE2
LCA0MywgNDR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F52910">
        <w:instrText xml:space="preserve"> ADDIN EN.CITE.DATA </w:instrText>
      </w:r>
      <w:r w:rsidR="00F52910">
        <w:fldChar w:fldCharType="end"/>
      </w:r>
      <w:r w:rsidR="00C348DE">
        <w:fldChar w:fldCharType="separate"/>
      </w:r>
      <w:r w:rsidR="00F52910" w:rsidRPr="00F52910">
        <w:rPr>
          <w:noProof/>
          <w:vertAlign w:val="superscript"/>
        </w:rPr>
        <w:t>[16, 43, 44]</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9A28A2">
        <w:instrText xml:space="preserve"> ADDIN EN.CITE &lt;EndNote&gt;&lt;Cite&gt;&lt;Author&gt;Zheng&lt;/Author&gt;&lt;Year&gt;2024&lt;/Year&gt;&lt;RecNum&gt;84&lt;/RecNum&gt;&lt;DisplayText&gt;&lt;style face="superscript"&gt;[45]&lt;/style&gt;&lt;/DisplayText&gt;&lt;record&gt;&lt;rec-number&gt;84&lt;/rec-number&gt;&lt;foreign-keys&gt;&lt;key app="EN" db-id="2dfsswxwbsvfe3e0szppfzs9tv5xxevv2ess" timestamp="1742626328"&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9A28A2" w:rsidRPr="009A28A2">
        <w:rPr>
          <w:noProof/>
          <w:vertAlign w:val="superscript"/>
        </w:rPr>
        <w:t>[45]</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3569374"/>
      <w:r w:rsidRPr="002B5D27">
        <w:rPr>
          <w:rFonts w:hint="eastAsia"/>
        </w:rPr>
        <w:t xml:space="preserve">2.3  </w:t>
      </w:r>
      <w:r w:rsidRPr="002B5D27">
        <w:rPr>
          <w:rFonts w:hint="eastAsia"/>
        </w:rPr>
        <w:t>大模型微调训练方法的发展</w:t>
      </w:r>
      <w:bookmarkEnd w:id="13"/>
    </w:p>
    <w:p w14:paraId="79A206E5" w14:textId="77777777"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r>
        <w:rPr>
          <w:rFonts w:hint="eastAsia"/>
        </w:rPr>
        <w:t>Qwen</w:t>
      </w:r>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w:t>
      </w:r>
      <w:r w:rsidRPr="00DE2E4D">
        <w:lastRenderedPageBreak/>
        <w:t>训练</w:t>
      </w:r>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77777777"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9A28A2">
        <w:instrText xml:space="preserve"> ADDIN EN.CITE &lt;EndNote&gt;&lt;Cite&gt;&lt;Author&gt;Li&lt;/Author&gt;&lt;Year&gt;2023&lt;/Year&gt;&lt;RecNum&gt;73&lt;/RecNum&gt;&lt;DisplayText&gt;&lt;style face="superscript"&gt;[46]&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9A28A2" w:rsidRPr="009A28A2">
        <w:rPr>
          <w:noProof/>
          <w:vertAlign w:val="superscript"/>
        </w:rPr>
        <w:t>[46]</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9A28A2">
        <w:instrText xml:space="preserve"> ADDIN EN.CITE &lt;EndNote&gt;&lt;Cite&gt;&lt;Author&gt;Zhang&lt;/Author&gt;&lt;Year&gt;2021&lt;/Year&gt;&lt;RecNum&gt;74&lt;/RecNum&gt;&lt;DisplayText&gt;&lt;style face="superscript"&gt;[47]&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9A28A2" w:rsidRPr="009A28A2">
        <w:rPr>
          <w:noProof/>
          <w:vertAlign w:val="superscript"/>
        </w:rPr>
        <w:t>[47]</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18C0A568" w14:textId="77777777" w:rsidR="0000263A" w:rsidRPr="0000263A"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9A28A2">
        <w:instrText xml:space="preserve"> ADDIN EN.CITE &lt;EndNote&gt;&lt;Cite&gt;&lt;Author&gt;Chen&lt;/Author&gt;&lt;Year&gt;2020&lt;/Year&gt;&lt;RecNum&gt;75&lt;/RecNum&gt;&lt;DisplayText&gt;&lt;style face="superscript"&gt;[48]&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9A28A2" w:rsidRPr="009A28A2">
        <w:rPr>
          <w:noProof/>
          <w:vertAlign w:val="superscript"/>
        </w:rPr>
        <w:t>[48]</w:t>
      </w:r>
      <w:r w:rsidR="00EB696E">
        <w:fldChar w:fldCharType="end"/>
      </w:r>
      <w:r w:rsidR="00EB696E" w:rsidRPr="00EB696E">
        <w:t>是一种传统且广泛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知识蒸馏</w:t>
      </w:r>
      <w:r w:rsidR="00EB696E" w:rsidRPr="00EB696E">
        <w:rPr>
          <w:rFonts w:hint="eastAsia"/>
        </w:rPr>
        <w:t>（</w:t>
      </w:r>
      <w:r w:rsidR="00EB696E" w:rsidRPr="00EB696E">
        <w:rPr>
          <w:rFonts w:hint="eastAsia"/>
        </w:rPr>
        <w:t>Knowledge Distillation, KD</w:t>
      </w:r>
      <w:r w:rsidR="00EB696E">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00EB696E" w:rsidRPr="00EB696E">
        <w:t>是一种模型压缩技术，它将一个大型、复杂的教师模型（</w:t>
      </w:r>
      <w:r w:rsidR="00EB696E" w:rsidRPr="00EB696E">
        <w:t xml:space="preserve">Teacher </w:t>
      </w:r>
      <w:r w:rsidR="00EB696E" w:rsidRPr="00EB696E">
        <w:lastRenderedPageBreak/>
        <w:t>Model</w:t>
      </w:r>
      <w:r w:rsidR="00EB696E" w:rsidRPr="00EB696E">
        <w:t>）中的知识传递到一个较小的学生模型（</w:t>
      </w:r>
      <w:r w:rsidR="00EB696E" w:rsidRPr="00EB696E">
        <w:t>Student Model</w:t>
      </w:r>
      <w:r w:rsidR="00EB696E"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00EB696E" w:rsidRPr="00EB696E">
        <w:t>Deepseek</w:t>
      </w:r>
      <w:proofErr w:type="spellEnd"/>
      <w:r w:rsidR="00EB696E" w:rsidRPr="00EB696E">
        <w:t>、</w:t>
      </w:r>
      <w:r w:rsidR="00EB696E" w:rsidRPr="00EB696E">
        <w:t>Qwen</w:t>
      </w:r>
      <w:r w:rsidR="00EB696E" w:rsidRPr="00EB696E">
        <w:t>等）都在微调过程中使用了蒸馏方法，以提高模型的推理性能。</w:t>
      </w:r>
    </w:p>
    <w:p w14:paraId="319657DB" w14:textId="77777777"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rsidR="009A28A2">
        <w:instrText xml:space="preserve"> ADDIN EN.CITE &lt;EndNote&gt;&lt;Cite&gt;&lt;Author&gt;Rafailov&lt;/Author&gt;&lt;Year&gt;2024&lt;/Year&gt;&lt;RecNum&gt;29&lt;/RecNum&gt;&lt;DisplayText&gt;&lt;style face="superscript"&gt;[49]&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A28A2" w:rsidRPr="009A28A2">
        <w:rPr>
          <w:noProof/>
          <w:vertAlign w:val="superscript"/>
        </w:rPr>
        <w:t>[49]</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能力。</w:t>
      </w:r>
      <w:r w:rsidRPr="00456984">
        <w:t>GRPO</w:t>
      </w:r>
      <w:r w:rsidRPr="00456984">
        <w:t>（</w:t>
      </w:r>
      <w:r w:rsidRPr="00456984">
        <w:t>Group Relative Policy Optimization</w:t>
      </w:r>
      <w:r w:rsidRPr="00456984">
        <w:t>）是近期提出的一种强化学习算法，旨在优化多个模型之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3569375"/>
      <w:r>
        <w:rPr>
          <w:rFonts w:hint="eastAsia"/>
        </w:rPr>
        <w:t xml:space="preserve">2.4  </w:t>
      </w:r>
      <w:r w:rsidR="00456984" w:rsidRPr="002B5D27">
        <w:rPr>
          <w:rFonts w:hint="eastAsia"/>
        </w:rPr>
        <w:t>大模型推理优化的相关技术发展</w:t>
      </w:r>
      <w:bookmarkEnd w:id="14"/>
    </w:p>
    <w:p w14:paraId="5EC5AEFB" w14:textId="77777777" w:rsidR="0069217A" w:rsidRDefault="0069217A" w:rsidP="00A81C97">
      <w:pPr>
        <w:ind w:leftChars="175" w:left="420" w:firstLine="480"/>
      </w:pPr>
      <w:r w:rsidRPr="0069217A">
        <w:t>推理优化（</w:t>
      </w:r>
      <w:r w:rsidRPr="0069217A">
        <w:t>Inference Optimization</w:t>
      </w:r>
      <w:r w:rsidRPr="0069217A">
        <w:t>）</w:t>
      </w:r>
      <w:r>
        <w:fldChar w:fldCharType="begin"/>
      </w:r>
      <w:r w:rsidR="009A28A2">
        <w:instrText xml:space="preserve"> ADDIN EN.CITE &lt;EndNote&gt;&lt;Cite&gt;&lt;Author&gt;Hisaharo&lt;/Author&gt;&lt;Year&gt;2024&lt;/Year&gt;&lt;RecNum&gt;76&lt;/RecNum&gt;&lt;DisplayText&gt;&lt;style face="superscript"&gt;[50]&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A28A2" w:rsidRPr="009A28A2">
        <w:rPr>
          <w:noProof/>
          <w:vertAlign w:val="superscript"/>
        </w:rPr>
        <w:t>[50]</w:t>
      </w:r>
      <w:r>
        <w:fldChar w:fldCharType="end"/>
      </w:r>
      <w:r w:rsidRPr="0069217A">
        <w:t>在大模型的发展过程中逐渐成为一个重要的研究方向。随着模型规模的扩大，推理性能成为了一个瓶颈，</w:t>
      </w:r>
      <w:r w:rsidRPr="0069217A">
        <w:lastRenderedPageBreak/>
        <w:t>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77777777" w:rsidR="0069217A" w:rsidRDefault="0069217A" w:rsidP="00A81C97">
      <w:pPr>
        <w:ind w:leftChars="175" w:left="420" w:firstLine="480"/>
      </w:pPr>
      <w:r w:rsidRPr="0069217A">
        <w:t>量化和剪枝是常见的推理优化技术</w:t>
      </w:r>
      <w:r w:rsidR="00DF64E7">
        <w:fldChar w:fldCharType="begin"/>
      </w:r>
      <w:r w:rsidR="009A28A2">
        <w:instrText xml:space="preserve"> ADDIN EN.CITE &lt;EndNote&gt;&lt;Cite&gt;&lt;Author&gt;Hisaharo&lt;/Author&gt;&lt;Year&gt;2024&lt;/Year&gt;&lt;RecNum&gt;76&lt;/RecNum&gt;&lt;DisplayText&gt;&lt;style face="superscript"&gt;[50, 51]&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A28A2" w:rsidRPr="009A28A2">
        <w:rPr>
          <w:noProof/>
          <w:vertAlign w:val="superscript"/>
        </w:rPr>
        <w:t>[50, 51]</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9A28A2">
        <w:instrText xml:space="preserve"> ADDIN EN.CITE &lt;EndNote&gt;&lt;Cite&gt;&lt;Author&gt;Dettmers&lt;/Author&gt;&lt;Year&gt;2023&lt;/Year&gt;&lt;RecNum&gt;78&lt;/RecNum&gt;&lt;DisplayText&gt;&lt;style face="superscript"&gt;[52]&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A28A2" w:rsidRPr="009A28A2">
        <w:rPr>
          <w:noProof/>
          <w:vertAlign w:val="superscript"/>
        </w:rPr>
        <w:t>[52]</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A81C97">
      <w:pPr>
        <w:ind w:leftChars="175" w:left="420"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应用让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77777777" w:rsidR="00117870" w:rsidRDefault="00117870" w:rsidP="00BA1D1B">
      <w:pPr>
        <w:ind w:firstLine="480"/>
      </w:pPr>
      <w:r>
        <w:rPr>
          <w:rFonts w:hint="eastAsia"/>
        </w:rPr>
        <w:t>与此同时，众多大模型推理优化工具框架也层出不穷，</w:t>
      </w:r>
      <w:r w:rsidRPr="00117870">
        <w:t>VLLM</w:t>
      </w:r>
      <w:r w:rsidRPr="00117870">
        <w:t>是一个开源</w:t>
      </w:r>
      <w:r w:rsidRPr="00117870">
        <w:lastRenderedPageBreak/>
        <w:t>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9A28A2">
        <w:instrText xml:space="preserve"> ADDIN EN.CITE &lt;EndNote&gt;&lt;Cite&gt;&lt;Author&gt;Kwon&lt;/Author&gt;&lt;Year&gt;2023&lt;/Year&gt;&lt;RecNum&gt;79&lt;/RecNum&gt;&lt;DisplayText&gt;&lt;style face="superscript"&gt;[53]&lt;/style&gt;&lt;/DisplayText&gt;&lt;record&gt;&lt;rec-number&gt;79&lt;/rec-number&gt;&lt;foreign-keys&gt;&lt;key app="EN" db-id="2dfsswxwbsvfe3e0szppfzs9tv5xxevv2ess" timestamp="1742493692"&gt;79&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A28A2" w:rsidRPr="009A28A2">
        <w:rPr>
          <w:noProof/>
          <w:vertAlign w:val="superscript"/>
        </w:rPr>
        <w:t>[53]</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9A28A2">
        <w:instrText xml:space="preserve"> ADDIN EN.CITE &lt;EndNote&gt;&lt;Cite&gt;&lt;Author&gt;Zheng&lt;/Author&gt;&lt;Year&gt;2024&lt;/Year&gt;&lt;RecNum&gt;80&lt;/RecNum&gt;&lt;DisplayText&gt;&lt;style face="superscript"&gt;[54, 55]&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A28A2" w:rsidRPr="009A28A2">
        <w:rPr>
          <w:noProof/>
          <w:vertAlign w:val="superscript"/>
        </w:rPr>
        <w:t>[54, 55]</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7777777" w:rsidR="005727A9" w:rsidRDefault="005727A9" w:rsidP="005727A9">
      <w:pPr>
        <w:pStyle w:val="1"/>
        <w:spacing w:after="326"/>
        <w:ind w:firstLine="720"/>
      </w:pPr>
      <w:bookmarkStart w:id="15" w:name="_Toc193569376"/>
      <w:r w:rsidRPr="005727A9">
        <w:t>第三章</w:t>
      </w:r>
      <w:r w:rsidRPr="005727A9">
        <w:rPr>
          <w:rFonts w:hint="eastAsia"/>
        </w:rPr>
        <w:t xml:space="preserve">  </w:t>
      </w:r>
      <w:r w:rsidRPr="005727A9">
        <w:t>相关技术研究和实验设计</w:t>
      </w:r>
      <w:bookmarkEnd w:id="15"/>
    </w:p>
    <w:p w14:paraId="0DF82B56" w14:textId="77777777"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r>
        <w:rPr>
          <w:rFonts w:hint="eastAsia"/>
        </w:rPr>
        <w:t>Qwen</w:t>
      </w:r>
      <w:r>
        <w:rPr>
          <w:rFonts w:hint="eastAsia"/>
        </w:rPr>
        <w:t>系列模型架构分析，</w:t>
      </w:r>
      <w:r>
        <w:rPr>
          <w:rFonts w:hint="eastAsia"/>
        </w:rPr>
        <w:t>Deepseek-R1</w:t>
      </w:r>
      <w:r>
        <w:rPr>
          <w:rFonts w:hint="eastAsia"/>
        </w:rPr>
        <w:t>关键训练算法和流程解析，最后根据</w:t>
      </w:r>
      <w:r w:rsidR="00D32C92">
        <w:rPr>
          <w:rFonts w:hint="eastAsia"/>
        </w:rPr>
        <w:t>涉及到的</w:t>
      </w:r>
      <w:r w:rsidR="001D7B2F">
        <w:rPr>
          <w:rFonts w:hint="eastAsia"/>
        </w:rPr>
        <w:t>算法</w:t>
      </w:r>
      <w:r w:rsidR="00D32C92">
        <w:rPr>
          <w:rFonts w:hint="eastAsia"/>
        </w:rPr>
        <w:t>技术，简单阐述本研究实验过程的整体设计方案。</w:t>
      </w:r>
    </w:p>
    <w:p w14:paraId="04A33D37" w14:textId="77777777" w:rsidR="005727A9" w:rsidRDefault="0034106B" w:rsidP="0034106B">
      <w:pPr>
        <w:pStyle w:val="2"/>
      </w:pPr>
      <w:bookmarkStart w:id="16" w:name="_Toc193569377"/>
      <w:r>
        <w:rPr>
          <w:rFonts w:hint="eastAsia"/>
        </w:rPr>
        <w:t>3.1  Transformer</w:t>
      </w:r>
      <w:r>
        <w:rPr>
          <w:rFonts w:hint="eastAsia"/>
        </w:rPr>
        <w:t>模型架构分析</w:t>
      </w:r>
      <w:bookmarkEnd w:id="16"/>
    </w:p>
    <w:p w14:paraId="05701896" w14:textId="77777777" w:rsidR="0034106B" w:rsidRDefault="00BE4D90" w:rsidP="0034106B">
      <w:pPr>
        <w:ind w:firstLine="480"/>
      </w:pPr>
      <w:r>
        <w:rPr>
          <w:rFonts w:hint="eastAsia"/>
        </w:rPr>
        <w:t>Transformer</w:t>
      </w:r>
      <w:r w:rsidR="001625AD">
        <w:fldChar w:fldCharType="begin"/>
      </w:r>
      <w:r w:rsidR="001625AD">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w:t>
      </w:r>
      <w:r w:rsidR="000337A1">
        <w:rPr>
          <w:rFonts w:hint="eastAsia"/>
        </w:rPr>
        <w:lastRenderedPageBreak/>
        <w:t>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4079696A">
            <wp:extent cx="3799184" cy="5684807"/>
            <wp:effectExtent l="0" t="0" r="0"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820142" cy="5716168"/>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w:lastRenderedPageBreak/>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77777777"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9A28A2">
        <w:instrText xml:space="preserve"> ADDIN EN.CITE &lt;EndNote&gt;&lt;Cite&gt;&lt;Author&gt;Kattenborn&lt;/Author&gt;&lt;Year&gt;2021&lt;/Year&gt;&lt;RecNum&gt;83&lt;/RecNum&gt;&lt;DisplayText&gt;&lt;style face="superscript"&gt;[56]&lt;/style&gt;&lt;/DisplayText&gt;&lt;record&gt;&lt;rec-number&gt;83&lt;/rec-number&gt;&lt;foreign-keys&gt;&lt;key app="EN" db-id="2dfsswxwbsvfe3e0szppfzs9tv5xxevv2ess" timestamp="174258349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A28A2" w:rsidRPr="009A28A2">
        <w:rPr>
          <w:noProof/>
          <w:vertAlign w:val="superscript"/>
        </w:rPr>
        <w:t>[56]</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w:lastRenderedPageBreak/>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3569378"/>
      <w:r>
        <w:rPr>
          <w:rFonts w:hint="eastAsia"/>
        </w:rPr>
        <w:t xml:space="preserve">3.2  </w:t>
      </w:r>
      <w:r w:rsidRPr="00B1634C">
        <w:t>Qwen</w:t>
      </w:r>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r>
        <w:rPr>
          <w:rFonts w:hint="eastAsia"/>
        </w:rPr>
        <w:t>Qwen</w:t>
      </w:r>
      <w:r>
        <w:rPr>
          <w:rFonts w:hint="eastAsia"/>
        </w:rPr>
        <w:t>系列模型作为本研究实验过程中的基座模型，在本</w:t>
      </w:r>
      <w:r w:rsidR="00D2463F">
        <w:rPr>
          <w:rFonts w:hint="eastAsia"/>
        </w:rPr>
        <w:t>节中</w:t>
      </w:r>
      <w:r>
        <w:rPr>
          <w:rFonts w:hint="eastAsia"/>
        </w:rPr>
        <w:t>会基于</w:t>
      </w:r>
      <w:r>
        <w:rPr>
          <w:rFonts w:hint="eastAsia"/>
        </w:rPr>
        <w:t>Qwen</w:t>
      </w:r>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r w:rsidR="00D2463F">
        <w:rPr>
          <w:rFonts w:hint="eastAsia"/>
        </w:rPr>
        <w:t>Qwen</w:t>
      </w:r>
      <w:r w:rsidR="00D2463F">
        <w:rPr>
          <w:rFonts w:hint="eastAsia"/>
        </w:rPr>
        <w:t>类似的相关设计。</w:t>
      </w:r>
    </w:p>
    <w:p w14:paraId="0501AAA5" w14:textId="5CEB62B4" w:rsidR="00B1634C" w:rsidRDefault="00232F52" w:rsidP="00232F52">
      <w:pPr>
        <w:pStyle w:val="3"/>
      </w:pPr>
      <w:bookmarkStart w:id="20" w:name="_Toc193569379"/>
      <w:r>
        <w:rPr>
          <w:rFonts w:hint="eastAsia"/>
        </w:rPr>
        <w:t>3.2.1  Qwen</w:t>
      </w:r>
      <w:r w:rsidR="00D5450B">
        <w:rPr>
          <w:rFonts w:hint="eastAsia"/>
        </w:rPr>
        <w:t>系列大模型</w:t>
      </w:r>
      <w:r w:rsidR="009C4269">
        <w:rPr>
          <w:rFonts w:hint="eastAsia"/>
        </w:rPr>
        <w:t>架构</w:t>
      </w:r>
      <w:r w:rsidR="00FF772D">
        <w:rPr>
          <w:rFonts w:hint="eastAsia"/>
        </w:rPr>
        <w:t>和训练流程</w:t>
      </w:r>
      <w:r w:rsidR="009C4269">
        <w:rPr>
          <w:rFonts w:hint="eastAsia"/>
        </w:rPr>
        <w:t>分析</w:t>
      </w:r>
      <w:bookmarkEnd w:id="20"/>
    </w:p>
    <w:p w14:paraId="2BFC3F74" w14:textId="77777777" w:rsidR="00834473" w:rsidRDefault="00834473" w:rsidP="00834473">
      <w:pPr>
        <w:ind w:firstLine="480"/>
      </w:pPr>
      <w:r>
        <w:rPr>
          <w:rFonts w:hint="eastAsia"/>
        </w:rPr>
        <w:t>自从</w:t>
      </w:r>
      <w:r>
        <w:rPr>
          <w:rFonts w:hint="eastAsia"/>
        </w:rPr>
        <w:t>2022</w:t>
      </w:r>
      <w:r>
        <w:rPr>
          <w:rFonts w:hint="eastAsia"/>
        </w:rPr>
        <w:t>年底</w:t>
      </w:r>
      <w:r>
        <w:rPr>
          <w:rFonts w:hint="eastAsia"/>
        </w:rPr>
        <w:t>ChatGPT</w:t>
      </w:r>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A60B61">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r>
        <w:rPr>
          <w:rFonts w:hint="eastAsia"/>
        </w:rPr>
        <w:t>Qwen</w:t>
      </w:r>
      <w:r w:rsidR="00A60B61">
        <w:rPr>
          <w:rFonts w:hint="eastAsia"/>
        </w:rPr>
        <w:t>模型的预训练数据主要涉及公共网络文档、百科全书、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lastRenderedPageBreak/>
        <w:t>Web</w:t>
      </w:r>
      <w:r>
        <w:rPr>
          <w:rFonts w:hint="eastAsia"/>
        </w:rPr>
        <w:t>数据需要从</w:t>
      </w:r>
      <w:r>
        <w:rPr>
          <w:rFonts w:hint="eastAsia"/>
        </w:rPr>
        <w:t>HTML</w:t>
      </w:r>
      <w:r>
        <w:rPr>
          <w:rFonts w:hint="eastAsia"/>
        </w:rPr>
        <w:t>中提取文本内容，并采取语言识别工具确定语种。</w:t>
      </w:r>
    </w:p>
    <w:p w14:paraId="1221CC16" w14:textId="77777777"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AB6874">
        <w:instrText xml:space="preserve"> ADDIN EN.CITE &lt;EndNote&gt;&lt;Cite&gt;&lt;Author&gt;Andoni&lt;/Author&gt;&lt;Year&gt;2015&lt;/Year&gt;&lt;RecNum&gt;86&lt;/RecNum&gt;&lt;DisplayText&gt;&lt;style face="superscript"&gt;[57, 58]&lt;/style&gt;&lt;/DisplayText&gt;&lt;record&gt;&lt;rec-number&gt;86&lt;/rec-number&gt;&lt;foreign-keys&gt;&lt;key app="EN" db-id="2dfsswxwbsvfe3e0szppfzs9tv5xxevv2ess" timestamp="1742628842"&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2dfsswxwbsvfe3e0szppfzs9tv5xxevv2ess" timestamp="174262884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AB6874" w:rsidRPr="00AB6874">
        <w:rPr>
          <w:noProof/>
          <w:vertAlign w:val="superscript"/>
        </w:rPr>
        <w:t>[57, 58]</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r>
        <w:rPr>
          <w:rFonts w:hint="eastAsia"/>
        </w:rPr>
        <w:t>Qwen</w:t>
      </w:r>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77777777" w:rsidR="00102D85" w:rsidRDefault="00062A39" w:rsidP="00102D85">
      <w:pPr>
        <w:ind w:firstLine="480"/>
      </w:pPr>
      <w:r>
        <w:rPr>
          <w:rFonts w:hint="eastAsia"/>
        </w:rPr>
        <w:t>在模型预训练过程中，</w:t>
      </w:r>
      <w:r>
        <w:rPr>
          <w:rFonts w:hint="eastAsia"/>
        </w:rPr>
        <w:t>Qwen</w:t>
      </w:r>
      <w:r w:rsidR="009D2A49">
        <w:rPr>
          <w:rFonts w:hint="eastAsia"/>
        </w:rPr>
        <w:t>模型采用</w:t>
      </w:r>
      <w:r w:rsidR="009D2A49">
        <w:rPr>
          <w:rFonts w:hint="eastAsia"/>
        </w:rPr>
        <w:t>Flash-Attention</w:t>
      </w:r>
      <w:r w:rsidR="009D2A49">
        <w:rPr>
          <w:rFonts w:hint="eastAsia"/>
        </w:rPr>
        <w:t>技术</w:t>
      </w:r>
      <w:r w:rsidR="00102D85">
        <w:fldChar w:fldCharType="begin"/>
      </w:r>
      <w:r w:rsidR="00102D85">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w:t>
      </w:r>
      <w:r w:rsidR="00102D85">
        <w:rPr>
          <w:rFonts w:hint="eastAsia"/>
        </w:rPr>
        <w:lastRenderedPageBreak/>
        <w:t>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r>
        <w:rPr>
          <w:rFonts w:hint="eastAsia"/>
        </w:rPr>
        <w:t>Qwen</w:t>
      </w:r>
      <w:r>
        <w:rPr>
          <w:rFonts w:hint="eastAsia"/>
        </w:rPr>
        <w:t>利用动态</w:t>
      </w:r>
      <w:r>
        <w:rPr>
          <w:rFonts w:hint="eastAsia"/>
        </w:rPr>
        <w:t>NTK</w:t>
      </w:r>
      <w:r>
        <w:rPr>
          <w:rFonts w:hint="eastAsia"/>
        </w:rPr>
        <w:t>感知插值，随着序列长度的增加动态缩放位置信息</w:t>
      </w:r>
      <w:r w:rsidR="00EF64C3">
        <w:rPr>
          <w:rFonts w:hint="eastAsia"/>
        </w:rPr>
        <w:t>，</w:t>
      </w:r>
      <w:r w:rsidR="00EF64C3" w:rsidRPr="00EF64C3">
        <w:rPr>
          <w:rFonts w:hint="eastAsia"/>
        </w:rPr>
        <w:t>LogN-</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r w:rsidR="00FF6905">
        <w:rPr>
          <w:rFonts w:hint="eastAsia"/>
        </w:rPr>
        <w:t>Qwen</w:t>
      </w:r>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7D65129C" w:rsidR="00FF772D" w:rsidRPr="00FF772D" w:rsidRDefault="003A0426" w:rsidP="00FF772D">
      <w:pPr>
        <w:pStyle w:val="3"/>
        <w:rPr>
          <w:rFonts w:hint="eastAsia"/>
        </w:rPr>
      </w:pPr>
      <w:bookmarkStart w:id="21" w:name="_Toc193569380"/>
      <w:r>
        <w:rPr>
          <w:rFonts w:hint="eastAsia"/>
        </w:rPr>
        <w:t>3.2.2  Qwen2</w:t>
      </w:r>
      <w:r w:rsidR="00D5450B">
        <w:rPr>
          <w:rFonts w:hint="eastAsia"/>
        </w:rPr>
        <w:t>系列大模型</w:t>
      </w:r>
      <w:r>
        <w:rPr>
          <w:rFonts w:hint="eastAsia"/>
        </w:rPr>
        <w:t>架构</w:t>
      </w:r>
      <w:r w:rsidR="00FF772D">
        <w:rPr>
          <w:rFonts w:hint="eastAsia"/>
        </w:rPr>
        <w:t>和训练流程</w:t>
      </w:r>
      <w:r>
        <w:rPr>
          <w:rFonts w:hint="eastAsia"/>
        </w:rPr>
        <w:t>分析</w:t>
      </w:r>
      <w:bookmarkEnd w:id="21"/>
    </w:p>
    <w:p w14:paraId="73F762D0" w14:textId="665D568F" w:rsidR="00F31C9D" w:rsidRDefault="000E7EE8" w:rsidP="00F31C9D">
      <w:pPr>
        <w:ind w:firstLine="480"/>
        <w:rPr>
          <w:rFonts w:hint="eastAsia"/>
        </w:rPr>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F714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743734BE" w14:textId="548AA423"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Qwen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r w:rsidR="00CA3ACE" w:rsidRPr="00CA3ACE">
        <w:t>Qwen</w:t>
      </w:r>
      <w:r w:rsidR="00CA3ACE" w:rsidRPr="00CA3ACE">
        <w:t>模型</w:t>
      </w:r>
      <w:r w:rsidR="00CA3ACE" w:rsidRPr="00CA3ACE">
        <w:lastRenderedPageBreak/>
        <w:t>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4F290E13" w14:textId="66B1817C" w:rsidR="005F1F10" w:rsidRPr="00CA3ACE" w:rsidRDefault="001012F7" w:rsidP="005E0B23">
      <w:pPr>
        <w:ind w:firstLineChars="83" w:firstLine="199"/>
        <w:rPr>
          <w:rFonts w:hint="eastAsia"/>
        </w:rPr>
      </w:pPr>
      <w:r>
        <w:rPr>
          <w:rFonts w:hint="eastAsia"/>
          <w:noProof/>
        </w:rPr>
        <w:drawing>
          <wp:inline distT="0" distB="0" distL="0" distR="0" wp14:anchorId="42C15208" wp14:editId="44256A6A">
            <wp:extent cx="5192395" cy="2777112"/>
            <wp:effectExtent l="0" t="0" r="8255" b="444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5944" cy="2795056"/>
                    </a:xfrm>
                    <a:prstGeom prst="rect">
                      <a:avLst/>
                    </a:prstGeom>
                  </pic:spPr>
                </pic:pic>
              </a:graphicData>
            </a:graphic>
          </wp:inline>
        </w:drawing>
      </w:r>
    </w:p>
    <w:p w14:paraId="798CF7D4" w14:textId="603CA04C" w:rsidR="00393159" w:rsidRDefault="00393159" w:rsidP="001012F7">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33FDAD9B" w14:textId="5CCFD239"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instrText xml:space="preserve"> ADDIN EN.CITE &lt;EndNote&gt;&lt;Cite&gt;&lt;Author&gt;Ainslie&lt;/Author&gt;&lt;Year&gt;2023&lt;/Year&gt;&lt;RecNum&gt;88&lt;/RecNum&gt;&lt;DisplayText&gt;&lt;style face="superscript"&gt;[59]&lt;/style&gt;&lt;/DisplayText&gt;&lt;record&gt;&lt;rec-number&gt;88&lt;/rec-number&gt;&lt;foreign-keys&gt;&lt;key app="EN" db-id="2dfsswxwbsvfe3e0szppfzs9tv5xxevv2ess" timestamp="1742640951"&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Pr="002A1D47">
        <w:rPr>
          <w:noProof/>
          <w:vertAlign w:val="superscript"/>
        </w:rPr>
        <w:t>[59]</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w:t>
      </w:r>
      <w:r w:rsidR="002E3234" w:rsidRPr="002E3234">
        <w:lastRenderedPageBreak/>
        <w:t>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rPr>
          <w:rFonts w:hint="eastAsia"/>
        </w:rPr>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312735"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312735"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246C18"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246C18"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246C18"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7DFA53D5"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A94782">
        <w:instrText xml:space="preserve"> ADDIN EN.CITE &lt;EndNote&gt;&lt;Cite&gt;&lt;Author&gt;An&lt;/Author&gt;&lt;Year&gt;2024&lt;/Year&gt;&lt;RecNum&gt;89&lt;/RecNum&gt;&lt;DisplayText&gt;&lt;style face="superscript"&gt;[60]&lt;/style&gt;&lt;/DisplayText&gt;&lt;record&gt;&lt;rec-number&gt;89&lt;/rec-number&gt;&lt;foreign-keys&gt;&lt;key app="EN" db-id="2dfsswxwbsvfe3e0szppfzs9tv5xxevv2ess" timestamp="1742645889"&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A94782" w:rsidRPr="00A94782">
        <w:rPr>
          <w:noProof/>
          <w:vertAlign w:val="superscript"/>
        </w:rPr>
        <w:t>[60]</w:t>
      </w:r>
      <w:r w:rsidR="00E2280E">
        <w:fldChar w:fldCharType="end"/>
      </w:r>
      <w:r w:rsidR="000218A6" w:rsidRPr="000218A6">
        <w:t>，将长序列划分为可管理的较短块，从而有效地提升了模型处理长序列的能力。此方法</w:t>
      </w:r>
      <w:r w:rsidR="009601E4">
        <w:rPr>
          <w:rFonts w:hint="eastAsia"/>
        </w:rPr>
        <w:lastRenderedPageBreak/>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10008397" w:rsidR="00053D64" w:rsidRDefault="000218A6" w:rsidP="00053D64">
      <w:pPr>
        <w:ind w:firstLine="480"/>
        <w:rPr>
          <w:rFonts w:hint="eastAsia"/>
        </w:rPr>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A94782">
        <w:instrText xml:space="preserve"> ADDIN EN.CITE &lt;EndNote&gt;&lt;Cite&gt;&lt;Author&gt;Peng&lt;/Author&gt;&lt;Year&gt;2023&lt;/Year&gt;&lt;RecNum&gt;90&lt;/RecNum&gt;&lt;DisplayText&gt;&lt;style face="superscript"&gt;[61]&lt;/style&gt;&lt;/DisplayText&gt;&lt;record&gt;&lt;rec-number&gt;90&lt;/rec-number&gt;&lt;foreign-keys&gt;&lt;key app="EN" db-id="2dfsswxwbsvfe3e0szppfzs9tv5xxevv2ess" timestamp="1742645919"&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A94782" w:rsidRPr="00A94782">
        <w:rPr>
          <w:noProof/>
          <w:vertAlign w:val="superscript"/>
        </w:rPr>
        <w:t>[61]</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rPr>
          <w:rFonts w:hint="eastAsia"/>
        </w:rPr>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rPr>
          <w:rFonts w:hint="eastAsia"/>
        </w:rPr>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rPr>
          <w:rFonts w:hint="eastAsia"/>
        </w:rPr>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51335E82" w:rsidR="008C2D82" w:rsidRDefault="008C2D82" w:rsidP="008C2D82">
      <w:pPr>
        <w:ind w:firstLine="480"/>
        <w:rPr>
          <w:rFonts w:hint="eastAsia"/>
        </w:rPr>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w:t>
      </w:r>
      <w:r>
        <w:rPr>
          <w:rFonts w:hint="eastAsia"/>
        </w:rPr>
        <w:t>自</w:t>
      </w:r>
      <w:r>
        <w:rPr>
          <w:rFonts w:hint="eastAsia"/>
        </w:rPr>
        <w:t>监督式微调（</w:t>
      </w:r>
      <w:r>
        <w:rPr>
          <w:rFonts w:hint="eastAsia"/>
        </w:rPr>
        <w:t>SFT</w:t>
      </w:r>
      <w:r>
        <w:rPr>
          <w:rFonts w:hint="eastAsia"/>
        </w:rPr>
        <w:t>）和基于</w:t>
      </w:r>
      <w:r>
        <w:rPr>
          <w:rFonts w:hint="eastAsia"/>
        </w:rPr>
        <w:t>人类</w:t>
      </w:r>
      <w:r>
        <w:rPr>
          <w:rFonts w:hint="eastAsia"/>
        </w:rPr>
        <w:t>反馈</w:t>
      </w:r>
      <w:r>
        <w:rPr>
          <w:rFonts w:hint="eastAsia"/>
        </w:rPr>
        <w:t>的强化学习策略</w:t>
      </w:r>
      <w:r>
        <w:rPr>
          <w:rFonts w:hint="eastAsia"/>
        </w:rPr>
        <w:t>（</w:t>
      </w:r>
      <w:r>
        <w:rPr>
          <w:rFonts w:hint="eastAsia"/>
        </w:rPr>
        <w:t>RLHF</w:t>
      </w:r>
      <w:r>
        <w:rPr>
          <w:rFonts w:hint="eastAsia"/>
        </w:rPr>
        <w:t>）</w:t>
      </w:r>
      <w:r>
        <w:fldChar w:fldCharType="begin"/>
      </w:r>
      <w:r>
        <w:instrText xml:space="preserve"> ADDIN EN.CITE &lt;EndNote&gt;&lt;Cite&gt;&lt;Author&gt;Bai&lt;/Author&gt;&lt;Year&gt;2022&lt;/Year&gt;&lt;RecNum&gt;91&lt;/RecNum&gt;&lt;DisplayText&gt;&lt;style face="superscript"&gt;[62]&lt;/style&gt;&lt;/DisplayText&gt;&lt;record&gt;&lt;rec-number&gt;91&lt;/rec-number&gt;&lt;foreign-keys&gt;&lt;key app="EN" db-id="2dfsswxwbsvfe3e0szppfzs9tv5xxevv2ess" timestamp="174264678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Pr="008C2D82">
        <w:rPr>
          <w:noProof/>
          <w:vertAlign w:val="superscript"/>
        </w:rPr>
        <w:t>[62]</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w:t>
      </w:r>
      <w:r>
        <w:rPr>
          <w:rFonts w:hint="eastAsia"/>
        </w:rPr>
        <w:lastRenderedPageBreak/>
        <w:t>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rPr>
          <w:rFonts w:hint="eastAsia"/>
        </w:rPr>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792886C4" w:rsidR="007E59BB" w:rsidRDefault="007E59BB" w:rsidP="007E59BB">
      <w:pPr>
        <w:ind w:firstLine="480"/>
        <w:rPr>
          <w:rFonts w:hint="eastAsia"/>
        </w:rPr>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8F09FF">
        <w:instrText xml:space="preserve"> ADDIN EN.CITE &lt;EndNote&gt;&lt;Cite&gt;&lt;Author&gt;Gilks&lt;/Author&gt;&lt;Year&gt;1992&lt;/Year&gt;&lt;RecNum&gt;92&lt;/RecNum&gt;&lt;DisplayText&gt;&lt;style face="superscript"&gt;[63]&lt;/style&gt;&lt;/DisplayText&gt;&lt;record&gt;&lt;rec-number&gt;92&lt;/rec-number&gt;&lt;foreign-keys&gt;&lt;key app="EN" db-id="2dfsswxwbsvfe3e0szppfzs9tv5xxevv2ess" timestamp="1742646988"&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8F09FF" w:rsidRPr="008F09FF">
        <w:rPr>
          <w:noProof/>
          <w:vertAlign w:val="superscript"/>
        </w:rPr>
        <w:t>[63]</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rPr>
          <w:rFonts w:hint="eastAsia"/>
        </w:rPr>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w:t>
      </w:r>
      <w:r w:rsidRPr="00155496">
        <w:lastRenderedPageBreak/>
        <w:t>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5BF1DA8A"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FB3907">
        <w:instrText xml:space="preserve"> ADDIN EN.CITE &lt;EndNote&gt;&lt;Cite&gt;&lt;Author&gt;Rafailov&lt;/Author&gt;&lt;Year&gt;2023&lt;/Year&gt;&lt;RecNum&gt;93&lt;/RecNum&gt;&lt;DisplayText&gt;&lt;style face="superscript"&gt;[64]&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FB3907" w:rsidRPr="00FB3907">
        <w:rPr>
          <w:noProof/>
          <w:vertAlign w:val="superscript"/>
        </w:rPr>
        <w:t>[64]</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rPr>
          <w:rFonts w:hint="eastAsia"/>
        </w:rPr>
      </w:pPr>
    </w:p>
    <w:p w14:paraId="492662DB" w14:textId="3FBA24AB" w:rsidR="00155496" w:rsidRDefault="00D5450B" w:rsidP="00D5450B">
      <w:pPr>
        <w:pStyle w:val="3"/>
      </w:pPr>
      <w:bookmarkStart w:id="24" w:name="_Toc193569381"/>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1EED9453"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wLCA2NSwgNjZ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yMzwvUmVjTnVtPjxyZWNvcmQ+PHJlYy1udW1iZXI+MjM8
L3JlYy1udW1iZXI+PGZvcmVpZ24ta2V5cz48a2V5IGFwcD0iRU4iIGRiLWlkPSIyZGZzc3d4d2Jz
dmZlM2Uwc3pwcGZ6czl0djV4eGV2djJlc3MiIHRpbWVzdGFtcD0iMTczMDEwMDgxOSI+MjM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2D4255">
        <w:instrText xml:space="preserve"> ADDIN EN.CITE </w:instrText>
      </w:r>
      <w:r w:rsidR="002D4255">
        <w:fldChar w:fldCharType="begin">
          <w:fldData xml:space="preserve">PEVuZE5vdGU+PENpdGU+PEF1dGhvcj5IdWk8L0F1dGhvcj48WWVhcj4yMDI0PC9ZZWFyPjxSZWNO
dW0+OTU8L1JlY051bT48RGlzcGxheVRleHQ+PHN0eWxlIGZhY2U9InN1cGVyc2NyaXB0Ij5bMTQs
IDQwLCA2NSwgNjZ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yMzwvUmVjTnVtPjxyZWNvcmQ+PHJlYy1udW1iZXI+MjM8
L3JlYy1udW1iZXI+PGZvcmVpZ24ta2V5cz48a2V5IGFwcD0iRU4iIGRiLWlkPSIyZGZzc3d4d2Jz
dmZlM2Uwc3pwcGZ6czl0djV4eGV2djJlc3MiIHRpbWVzdGFtcD0iMTczMDEwMDgxOSI+MjM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2D4255">
        <w:instrText xml:space="preserve"> ADDIN EN.CITE.DATA </w:instrText>
      </w:r>
      <w:r w:rsidR="002D4255">
        <w:fldChar w:fldCharType="end"/>
      </w:r>
      <w:r w:rsidR="002D4255">
        <w:fldChar w:fldCharType="separate"/>
      </w:r>
      <w:r w:rsidR="002D4255" w:rsidRPr="002D4255">
        <w:rPr>
          <w:noProof/>
          <w:vertAlign w:val="superscript"/>
        </w:rPr>
        <w:t>[14, 40, 65, 66]</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w:t>
      </w:r>
      <w:r w:rsidR="00B31BAA" w:rsidRPr="00B31BAA">
        <w:lastRenderedPageBreak/>
        <w:t>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6E4B6F40"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83375C">
        <w:instrText xml:space="preserve"> ADDIN EN.CITE &lt;EndNote&gt;&lt;Cite&gt;&lt;Author&gt;Kaplan&lt;/Author&gt;&lt;Year&gt;2020&lt;/Year&gt;&lt;RecNum&gt;96&lt;/RecNum&gt;&lt;DisplayText&gt;&lt;style face="superscript"&gt;[67]&lt;/style&gt;&lt;/DisplayText&gt;&lt;record&gt;&lt;rec-number&gt;96&lt;/rec-number&gt;&lt;foreign-keys&gt;&lt;key app="EN" db-id="2dfsswxwbsvfe3e0szppfzs9tv5xxevv2ess" timestamp="1742648638"&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83375C" w:rsidRPr="0083375C">
        <w:rPr>
          <w:noProof/>
          <w:vertAlign w:val="superscript"/>
        </w:rPr>
        <w:t>[67]</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7858ADF9"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通过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25EAC5F9" w14:textId="18001FF2" w:rsidR="00343445" w:rsidRDefault="00343445" w:rsidP="00862989">
      <w:pPr>
        <w:ind w:firstLine="480"/>
      </w:pPr>
      <w:r>
        <w:rPr>
          <w:rFonts w:hint="eastAsia"/>
        </w:rPr>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w:t>
      </w:r>
      <w:r w:rsidRPr="00343445">
        <w:rPr>
          <w:rFonts w:hint="eastAsia"/>
        </w:rPr>
        <w:lastRenderedPageBreak/>
        <w:t>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p>
    <w:p w14:paraId="5B8006E1" w14:textId="77777777" w:rsidR="002D338F" w:rsidRDefault="002D338F" w:rsidP="002D338F">
      <w:pPr>
        <w:ind w:firstLineChars="0" w:firstLine="0"/>
      </w:pPr>
    </w:p>
    <w:p w14:paraId="3CE20748" w14:textId="4468EB5D" w:rsidR="002D338F" w:rsidRDefault="002D338F" w:rsidP="002D338F">
      <w:pPr>
        <w:pStyle w:val="2"/>
      </w:pPr>
      <w:r>
        <w:rPr>
          <w:rFonts w:hint="eastAsia"/>
        </w:rPr>
        <w:t xml:space="preserve">3.3  </w:t>
      </w:r>
      <w:r w:rsidR="006A00C6">
        <w:rPr>
          <w:rFonts w:hint="eastAsia"/>
        </w:rPr>
        <w:t>有</w:t>
      </w:r>
      <w:r w:rsidRPr="002D338F">
        <w:t>监督微调（</w:t>
      </w:r>
      <w:r w:rsidRPr="002D338F">
        <w:t>Supervised Fine-Tuning</w:t>
      </w:r>
      <w:r>
        <w:rPr>
          <w:rFonts w:hint="eastAsia"/>
        </w:rPr>
        <w:t>）算法技术解析</w:t>
      </w:r>
    </w:p>
    <w:p w14:paraId="1F1165C1" w14:textId="7D6AE590" w:rsidR="006A00C6" w:rsidRPr="006A00C6" w:rsidRDefault="006A00C6" w:rsidP="006A00C6">
      <w:pPr>
        <w:ind w:firstLine="480"/>
        <w:rPr>
          <w:rFonts w:hint="eastAsia"/>
        </w:rPr>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985C7F">
        <w:instrText xml:space="preserve"> ADDIN EN.CITE &lt;EndNote&gt;&lt;Cite&gt;&lt;Author&gt;Lu&lt;/Author&gt;&lt;Year&gt;2023&lt;/Year&gt;&lt;RecNum&gt;98&lt;/RecNum&gt;&lt;DisplayText&gt;&lt;style face="superscript"&gt;[68]&lt;/style&gt;&lt;/DisplayText&gt;&lt;record&gt;&lt;rec-number&gt;98&lt;/rec-number&gt;&lt;foreign-keys&gt;&lt;key app="EN" db-id="2dfsswxwbsvfe3e0szppfzs9tv5xxevv2ess" timestamp="1742649414"&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85C7F" w:rsidRPr="00985C7F">
        <w:rPr>
          <w:noProof/>
          <w:vertAlign w:val="superscript"/>
        </w:rPr>
        <w:t>[68]</w:t>
      </w:r>
      <w:r w:rsidR="00985C7F">
        <w:fldChar w:fldCharType="end"/>
      </w:r>
      <w:r w:rsidRPr="006A00C6">
        <w:rPr>
          <w:rFonts w:hint="eastAsia"/>
        </w:rPr>
        <w:t>，指采用预先训练好的网络模型，并针对你自己的专门任务在少量的监督数据上对其进行重新训练的技术</w:t>
      </w:r>
      <w:r>
        <w:rPr>
          <w:rFonts w:hint="eastAsia"/>
        </w:rPr>
        <w:t>，在当前大模型应用领域，</w:t>
      </w:r>
      <w:r>
        <w:rPr>
          <w:rFonts w:hint="eastAsia"/>
        </w:rPr>
        <w:t>SFT</w:t>
      </w:r>
      <w:r>
        <w:rPr>
          <w:rFonts w:hint="eastAsia"/>
        </w:rPr>
        <w:t>仍是主流的训练方式，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Pr>
          <w:rFonts w:hint="eastAsia"/>
        </w:rPr>
        <w:t>更适合</w:t>
      </w:r>
      <w:r w:rsidR="009B7EA1">
        <w:rPr>
          <w:rFonts w:hint="eastAsia"/>
        </w:rPr>
        <w:t>普通企业和个人用户对大模型进行训练微调，达到目标效果。</w:t>
      </w:r>
    </w:p>
    <w:p w14:paraId="74F465B3" w14:textId="77777777" w:rsidR="00B31BAA" w:rsidRPr="00862989" w:rsidRDefault="00B31BAA" w:rsidP="00B31BAA">
      <w:pPr>
        <w:ind w:firstLineChars="0" w:firstLine="0"/>
        <w:rPr>
          <w:rFonts w:hint="eastAsia"/>
        </w:rPr>
      </w:pPr>
    </w:p>
    <w:p w14:paraId="7CA18FAE" w14:textId="77777777" w:rsidR="00BE2270" w:rsidRPr="007E5A38" w:rsidRDefault="005B0225" w:rsidP="005B0225">
      <w:pPr>
        <w:pStyle w:val="1"/>
        <w:spacing w:after="326"/>
        <w:ind w:firstLine="720"/>
      </w:pPr>
      <w:bookmarkStart w:id="25" w:name="_Toc193569382"/>
      <w:bookmarkEnd w:id="22"/>
      <w:r>
        <w:rPr>
          <w:rFonts w:hint="eastAsia"/>
        </w:rPr>
        <w:t>第七章</w:t>
      </w:r>
      <w:r>
        <w:rPr>
          <w:rFonts w:hint="eastAsia"/>
        </w:rPr>
        <w:t xml:space="preserve">  </w:t>
      </w:r>
      <w:r>
        <w:rPr>
          <w:rFonts w:hint="eastAsia"/>
        </w:rPr>
        <w:t>参考文献</w:t>
      </w:r>
      <w:bookmarkEnd w:id="25"/>
    </w:p>
    <w:p w14:paraId="0C45A957" w14:textId="77777777" w:rsidR="00985C7F" w:rsidRPr="00985C7F" w:rsidRDefault="003822A8" w:rsidP="00985C7F">
      <w:pPr>
        <w:pStyle w:val="EndNoteBibliography"/>
        <w:ind w:firstLine="420"/>
        <w:rPr>
          <w:rFonts w:hint="eastAsia"/>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985C7F" w:rsidRPr="00985C7F">
        <w:rPr>
          <w:rFonts w:hint="eastAsia"/>
          <w:noProof/>
        </w:rPr>
        <w:t>[1]</w:t>
      </w:r>
      <w:r w:rsidR="00985C7F" w:rsidRPr="00985C7F">
        <w:rPr>
          <w:rFonts w:hint="eastAsia"/>
          <w:noProof/>
        </w:rPr>
        <w:tab/>
      </w:r>
      <w:r w:rsidR="00985C7F" w:rsidRPr="00985C7F">
        <w:rPr>
          <w:rFonts w:hint="eastAsia"/>
          <w:noProof/>
        </w:rPr>
        <w:t>文森</w:t>
      </w:r>
      <w:r w:rsidR="00985C7F" w:rsidRPr="00985C7F">
        <w:rPr>
          <w:rFonts w:hint="eastAsia"/>
          <w:noProof/>
        </w:rPr>
        <w:t xml:space="preserve">, </w:t>
      </w:r>
      <w:r w:rsidR="00985C7F" w:rsidRPr="00985C7F">
        <w:rPr>
          <w:rFonts w:hint="eastAsia"/>
          <w:noProof/>
        </w:rPr>
        <w:t>钱力</w:t>
      </w:r>
      <w:r w:rsidR="00985C7F" w:rsidRPr="00985C7F">
        <w:rPr>
          <w:rFonts w:hint="eastAsia"/>
          <w:noProof/>
        </w:rPr>
        <w:t xml:space="preserve">, </w:t>
      </w:r>
      <w:r w:rsidR="00985C7F" w:rsidRPr="00985C7F">
        <w:rPr>
          <w:rFonts w:hint="eastAsia"/>
          <w:noProof/>
        </w:rPr>
        <w:t>胡懋地</w:t>
      </w:r>
      <w:r w:rsidR="00985C7F" w:rsidRPr="00985C7F">
        <w:rPr>
          <w:rFonts w:hint="eastAsia"/>
          <w:noProof/>
        </w:rPr>
        <w:t xml:space="preserve">, et al. </w:t>
      </w:r>
      <w:r w:rsidR="00985C7F" w:rsidRPr="00985C7F">
        <w:rPr>
          <w:rFonts w:hint="eastAsia"/>
          <w:noProof/>
        </w:rPr>
        <w:t>基于大语言模型的问答技术研究进展综述</w:t>
      </w:r>
      <w:r w:rsidR="00985C7F" w:rsidRPr="00985C7F">
        <w:rPr>
          <w:rFonts w:hint="eastAsia"/>
          <w:noProof/>
        </w:rPr>
        <w:t xml:space="preserve"> [J]. 2024, 1.</w:t>
      </w:r>
    </w:p>
    <w:p w14:paraId="6D898A51" w14:textId="77777777" w:rsidR="00985C7F" w:rsidRPr="00985C7F" w:rsidRDefault="00985C7F" w:rsidP="00985C7F">
      <w:pPr>
        <w:pStyle w:val="EndNoteBibliography"/>
        <w:ind w:firstLine="480"/>
        <w:rPr>
          <w:noProof/>
        </w:rPr>
      </w:pPr>
      <w:r w:rsidRPr="00985C7F">
        <w:rPr>
          <w:noProof/>
        </w:rPr>
        <w:t>[2]</w:t>
      </w:r>
      <w:r w:rsidRPr="00985C7F">
        <w:rPr>
          <w:noProof/>
        </w:rPr>
        <w:tab/>
        <w:t>LEWIS P, PEREZ E, PIKTUS A, et al. Retrieval-augmented generation for knowledge-intensive nlp tasks [J]. 2020, 33(9459-74.</w:t>
      </w:r>
    </w:p>
    <w:p w14:paraId="0914E2A4" w14:textId="77777777" w:rsidR="00985C7F" w:rsidRPr="00985C7F" w:rsidRDefault="00985C7F" w:rsidP="00985C7F">
      <w:pPr>
        <w:pStyle w:val="EndNoteBibliography"/>
        <w:ind w:firstLine="480"/>
        <w:rPr>
          <w:noProof/>
        </w:rPr>
      </w:pPr>
      <w:r w:rsidRPr="00985C7F">
        <w:rPr>
          <w:noProof/>
        </w:rPr>
        <w:t>[3]</w:t>
      </w:r>
      <w:r w:rsidRPr="00985C7F">
        <w:rPr>
          <w:noProof/>
        </w:rPr>
        <w:tab/>
        <w:t xml:space="preserve">SCHULMAN J, WOLSKI F, DHARIWAL P, et al. Proximal policy optimization algorithms [J]. 2017, </w:t>
      </w:r>
    </w:p>
    <w:p w14:paraId="2D6B44D7" w14:textId="77777777" w:rsidR="00985C7F" w:rsidRPr="00985C7F" w:rsidRDefault="00985C7F" w:rsidP="00985C7F">
      <w:pPr>
        <w:pStyle w:val="EndNoteBibliography"/>
        <w:ind w:firstLine="480"/>
        <w:rPr>
          <w:noProof/>
        </w:rPr>
      </w:pPr>
      <w:r w:rsidRPr="00985C7F">
        <w:rPr>
          <w:noProof/>
        </w:rPr>
        <w:t>[4]</w:t>
      </w:r>
      <w:r w:rsidRPr="00985C7F">
        <w:rPr>
          <w:noProof/>
        </w:rPr>
        <w:tab/>
        <w:t>WEI J, WANG X, SCHUURMANS D, et al. Chain-of-thought prompting elicits reasoning in large language models [J]. 2022, 35(24824-37.</w:t>
      </w:r>
    </w:p>
    <w:p w14:paraId="5BC38EE7" w14:textId="77777777" w:rsidR="00985C7F" w:rsidRPr="00985C7F" w:rsidRDefault="00985C7F" w:rsidP="00985C7F">
      <w:pPr>
        <w:pStyle w:val="EndNoteBibliography"/>
        <w:ind w:firstLine="480"/>
        <w:rPr>
          <w:noProof/>
        </w:rPr>
      </w:pPr>
      <w:r w:rsidRPr="00985C7F">
        <w:rPr>
          <w:noProof/>
        </w:rPr>
        <w:t>[5]</w:t>
      </w:r>
      <w:r w:rsidRPr="00985C7F">
        <w:rPr>
          <w:noProof/>
        </w:rPr>
        <w:tab/>
        <w:t>GOU J, YU B, MAYBANK S J, et al. Knowledge distillation: A survey [J]. 2021, 129(6): 1789-819.</w:t>
      </w:r>
    </w:p>
    <w:p w14:paraId="69131360" w14:textId="77777777" w:rsidR="00985C7F" w:rsidRPr="00985C7F" w:rsidRDefault="00985C7F" w:rsidP="00985C7F">
      <w:pPr>
        <w:pStyle w:val="EndNoteBibliography"/>
        <w:ind w:firstLine="480"/>
        <w:rPr>
          <w:noProof/>
        </w:rPr>
      </w:pPr>
      <w:r w:rsidRPr="00985C7F">
        <w:rPr>
          <w:noProof/>
        </w:rPr>
        <w:t>[6]</w:t>
      </w:r>
      <w:r w:rsidRPr="00985C7F">
        <w:rPr>
          <w:noProof/>
        </w:rPr>
        <w:tab/>
        <w:t>KAELBLING L P, LITTMAN M L, MOORE A W J J O A I R. Reinforcement learning: A survey [J]. 1996, 4(237-85.</w:t>
      </w:r>
    </w:p>
    <w:p w14:paraId="42A521C1" w14:textId="77777777" w:rsidR="00985C7F" w:rsidRPr="00985C7F" w:rsidRDefault="00985C7F" w:rsidP="00985C7F">
      <w:pPr>
        <w:pStyle w:val="EndNoteBibliography"/>
        <w:ind w:firstLine="480"/>
        <w:rPr>
          <w:noProof/>
        </w:rPr>
      </w:pPr>
      <w:r w:rsidRPr="00985C7F">
        <w:rPr>
          <w:noProof/>
        </w:rPr>
        <w:t>[7]</w:t>
      </w:r>
      <w:r w:rsidRPr="00985C7F">
        <w:rPr>
          <w:noProof/>
        </w:rPr>
        <w:tab/>
        <w:t>CHEN T, KORNBLITH S, SWERSKY K, et al. Big self-supervised models are strong semi-supervised learners [J]. 2020, 33(22243-55.</w:t>
      </w:r>
    </w:p>
    <w:p w14:paraId="66394973" w14:textId="77777777" w:rsidR="00985C7F" w:rsidRPr="00985C7F" w:rsidRDefault="00985C7F" w:rsidP="00985C7F">
      <w:pPr>
        <w:pStyle w:val="EndNoteBibliography"/>
        <w:ind w:firstLine="480"/>
        <w:rPr>
          <w:noProof/>
        </w:rPr>
      </w:pPr>
      <w:r w:rsidRPr="00985C7F">
        <w:rPr>
          <w:noProof/>
        </w:rPr>
        <w:t>[8]</w:t>
      </w:r>
      <w:r w:rsidRPr="00985C7F">
        <w:rPr>
          <w:noProof/>
        </w:rPr>
        <w:tab/>
        <w:t>LI J, WANG X, ZHU S, et al. Cumo: Scaling multimodal llm with co-upcycled mixture-of-experts [J]. 2024, 37(131224-46.</w:t>
      </w:r>
    </w:p>
    <w:p w14:paraId="689EE6E2" w14:textId="77777777" w:rsidR="00985C7F" w:rsidRPr="00985C7F" w:rsidRDefault="00985C7F" w:rsidP="00985C7F">
      <w:pPr>
        <w:pStyle w:val="EndNoteBibliography"/>
        <w:ind w:firstLine="480"/>
        <w:rPr>
          <w:noProof/>
        </w:rPr>
      </w:pPr>
      <w:r w:rsidRPr="00985C7F">
        <w:rPr>
          <w:noProof/>
        </w:rPr>
        <w:t>[9]</w:t>
      </w:r>
      <w:r w:rsidRPr="00985C7F">
        <w:rPr>
          <w:noProof/>
        </w:rPr>
        <w:tab/>
        <w:t xml:space="preserve">ARAI K J I J O A C S, APPLICATIONS. Design of On-Premises Version of RAG with AI Agent for Framework Selection Together with Dify and DSL as Well as Ollama for LLM [J]. 2024, 15(12): </w:t>
      </w:r>
    </w:p>
    <w:p w14:paraId="793FFC15" w14:textId="77777777" w:rsidR="00985C7F" w:rsidRPr="00985C7F" w:rsidRDefault="00985C7F" w:rsidP="00985C7F">
      <w:pPr>
        <w:pStyle w:val="EndNoteBibliography"/>
        <w:ind w:firstLine="480"/>
        <w:rPr>
          <w:noProof/>
        </w:rPr>
      </w:pPr>
      <w:r w:rsidRPr="00985C7F">
        <w:rPr>
          <w:noProof/>
        </w:rPr>
        <w:lastRenderedPageBreak/>
        <w:t>[10]</w:t>
      </w:r>
      <w:r w:rsidRPr="00985C7F">
        <w:rPr>
          <w:noProof/>
        </w:rPr>
        <w:tab/>
        <w:t xml:space="preserve">YANG A, YANG B, HUI B, et al. Qwen2 technical report [J]. 2024, </w:t>
      </w:r>
    </w:p>
    <w:p w14:paraId="473BE7DF" w14:textId="77777777" w:rsidR="00985C7F" w:rsidRPr="00985C7F" w:rsidRDefault="00985C7F" w:rsidP="00985C7F">
      <w:pPr>
        <w:pStyle w:val="EndNoteBibliography"/>
        <w:ind w:firstLine="480"/>
        <w:rPr>
          <w:noProof/>
        </w:rPr>
      </w:pPr>
      <w:r w:rsidRPr="00985C7F">
        <w:rPr>
          <w:noProof/>
        </w:rPr>
        <w:t>[11]</w:t>
      </w:r>
      <w:r w:rsidRPr="00985C7F">
        <w:rPr>
          <w:noProof/>
        </w:rPr>
        <w:tab/>
        <w:t xml:space="preserve">LIU B, BUBECK S, ELDAN R, et al. Tinygsm: achieving&gt; 80% on gsm8k with small language models [J]. 2023, </w:t>
      </w:r>
    </w:p>
    <w:p w14:paraId="68F301ED" w14:textId="77777777" w:rsidR="00985C7F" w:rsidRPr="00985C7F" w:rsidRDefault="00985C7F" w:rsidP="00985C7F">
      <w:pPr>
        <w:pStyle w:val="EndNoteBibliography"/>
        <w:ind w:firstLine="480"/>
        <w:rPr>
          <w:noProof/>
        </w:rPr>
      </w:pPr>
      <w:r w:rsidRPr="00985C7F">
        <w:rPr>
          <w:noProof/>
        </w:rPr>
        <w:t>[12]</w:t>
      </w:r>
      <w:r w:rsidRPr="00985C7F">
        <w:rPr>
          <w:noProof/>
        </w:rPr>
        <w:tab/>
        <w:t xml:space="preserve">SINGH S, ROMANOU A, FOURRIER C, et al. Global mmlu: Understanding and addressing cultural and linguistic biases in multilingual evaluation [J]. 2024, </w:t>
      </w:r>
    </w:p>
    <w:p w14:paraId="7A4CE2B7" w14:textId="77777777" w:rsidR="00985C7F" w:rsidRPr="00985C7F" w:rsidRDefault="00985C7F" w:rsidP="00985C7F">
      <w:pPr>
        <w:pStyle w:val="EndNoteBibliography"/>
        <w:ind w:firstLine="480"/>
        <w:rPr>
          <w:noProof/>
        </w:rPr>
      </w:pPr>
      <w:r w:rsidRPr="00985C7F">
        <w:rPr>
          <w:noProof/>
        </w:rPr>
        <w:t>[13]</w:t>
      </w:r>
      <w:r w:rsidRPr="00985C7F">
        <w:rPr>
          <w:noProof/>
        </w:rPr>
        <w:tab/>
        <w:t>ZHENG Q, XIA X, ZOU X, et al. Codegeex: A pre-trained model for code generation with multilingual benchmarking on humaneval-x; proceedings of the Proceedings of the 29th ACM SIGKDD Conference on Knowledge Discovery and Data Mining, F, 2023 [C].</w:t>
      </w:r>
    </w:p>
    <w:p w14:paraId="60B3D248" w14:textId="77777777" w:rsidR="00985C7F" w:rsidRPr="00985C7F" w:rsidRDefault="00985C7F" w:rsidP="00985C7F">
      <w:pPr>
        <w:pStyle w:val="EndNoteBibliography"/>
        <w:ind w:firstLine="480"/>
        <w:rPr>
          <w:noProof/>
        </w:rPr>
      </w:pPr>
      <w:r w:rsidRPr="00985C7F">
        <w:rPr>
          <w:noProof/>
        </w:rPr>
        <w:t>[14]</w:t>
      </w:r>
      <w:r w:rsidRPr="00985C7F">
        <w:rPr>
          <w:noProof/>
        </w:rPr>
        <w:tab/>
        <w:t xml:space="preserve">YANG A, YANG B, ZHANG B, et al. Qwen2. 5 technical report [J]. 2024, </w:t>
      </w:r>
    </w:p>
    <w:p w14:paraId="1201FC50" w14:textId="77777777" w:rsidR="00985C7F" w:rsidRPr="00985C7F" w:rsidRDefault="00985C7F" w:rsidP="00985C7F">
      <w:pPr>
        <w:pStyle w:val="EndNoteBibliography"/>
        <w:ind w:firstLine="480"/>
        <w:rPr>
          <w:noProof/>
        </w:rPr>
      </w:pPr>
      <w:r w:rsidRPr="00985C7F">
        <w:rPr>
          <w:noProof/>
        </w:rPr>
        <w:t>[15]</w:t>
      </w:r>
      <w:r w:rsidRPr="00985C7F">
        <w:rPr>
          <w:noProof/>
        </w:rPr>
        <w:tab/>
        <w:t xml:space="preserve">GUO D, YANG D, ZHANG H, et al. Deepseek-r1: Incentivizing reasoning capability in llms via reinforcement learning [J]. 2025, </w:t>
      </w:r>
    </w:p>
    <w:p w14:paraId="3D7AD8CB" w14:textId="77777777" w:rsidR="00985C7F" w:rsidRPr="00985C7F" w:rsidRDefault="00985C7F" w:rsidP="00985C7F">
      <w:pPr>
        <w:pStyle w:val="EndNoteBibliography"/>
        <w:ind w:firstLine="480"/>
        <w:rPr>
          <w:noProof/>
        </w:rPr>
      </w:pPr>
      <w:r w:rsidRPr="00985C7F">
        <w:rPr>
          <w:noProof/>
        </w:rPr>
        <w:t>[16]</w:t>
      </w:r>
      <w:r w:rsidRPr="00985C7F">
        <w:rPr>
          <w:noProof/>
        </w:rPr>
        <w:tab/>
        <w:t xml:space="preserve">SHAO Z, WANG P, ZHU Q, et al. Deepseekmath: Pushing the limits of mathematical reasoning in open language models [J]. 2024, </w:t>
      </w:r>
    </w:p>
    <w:p w14:paraId="1A4C567F" w14:textId="77777777" w:rsidR="00985C7F" w:rsidRPr="00985C7F" w:rsidRDefault="00985C7F" w:rsidP="00985C7F">
      <w:pPr>
        <w:pStyle w:val="EndNoteBibliography"/>
        <w:ind w:firstLine="480"/>
        <w:rPr>
          <w:noProof/>
        </w:rPr>
      </w:pPr>
      <w:r w:rsidRPr="00985C7F">
        <w:rPr>
          <w:noProof/>
        </w:rPr>
        <w:t>[17]</w:t>
      </w:r>
      <w:r w:rsidRPr="00985C7F">
        <w:rPr>
          <w:noProof/>
        </w:rPr>
        <w:tab/>
        <w:t>VASWANI A, SHAZEER N, PARMAR N, et al. Attention is all you need [J]. 2017, 30(</w:t>
      </w:r>
    </w:p>
    <w:p w14:paraId="5AD73FCC" w14:textId="77777777" w:rsidR="00985C7F" w:rsidRPr="00985C7F" w:rsidRDefault="00985C7F" w:rsidP="00985C7F">
      <w:pPr>
        <w:pStyle w:val="EndNoteBibliography"/>
        <w:ind w:firstLine="480"/>
        <w:rPr>
          <w:noProof/>
        </w:rPr>
      </w:pPr>
      <w:r w:rsidRPr="00985C7F">
        <w:rPr>
          <w:noProof/>
        </w:rPr>
        <w:t>[18]</w:t>
      </w:r>
      <w:r w:rsidRPr="00985C7F">
        <w:rPr>
          <w:noProof/>
        </w:rPr>
        <w:tab/>
        <w:t>SHERSTINSKY A J P D N P. Fundamentals of recurrent neural network (RNN) and long short-term memory (LSTM) network [J]. 2020, 404(132306.</w:t>
      </w:r>
    </w:p>
    <w:p w14:paraId="7EFD54C1" w14:textId="77777777" w:rsidR="00985C7F" w:rsidRPr="00985C7F" w:rsidRDefault="00985C7F" w:rsidP="00985C7F">
      <w:pPr>
        <w:pStyle w:val="EndNoteBibliography"/>
        <w:ind w:firstLine="480"/>
        <w:rPr>
          <w:noProof/>
        </w:rPr>
      </w:pPr>
      <w:r w:rsidRPr="00985C7F">
        <w:rPr>
          <w:noProof/>
        </w:rPr>
        <w:t>[19]</w:t>
      </w:r>
      <w:r w:rsidRPr="00985C7F">
        <w:rPr>
          <w:noProof/>
        </w:rPr>
        <w:tab/>
        <w:t>JAWAHAR G, SAGOT B, SEDDAH D. What does BERT learn about the structure of language?; proceedings of the ACL 2019-57th Annual Meeting of the Association for Computational Linguistics, F, 2019 [C].</w:t>
      </w:r>
    </w:p>
    <w:p w14:paraId="1A2146EE" w14:textId="77777777" w:rsidR="00985C7F" w:rsidRPr="00985C7F" w:rsidRDefault="00985C7F" w:rsidP="00985C7F">
      <w:pPr>
        <w:pStyle w:val="EndNoteBibliography"/>
        <w:ind w:firstLine="480"/>
        <w:rPr>
          <w:noProof/>
        </w:rPr>
      </w:pPr>
      <w:r w:rsidRPr="00985C7F">
        <w:rPr>
          <w:noProof/>
        </w:rPr>
        <w:t>[20]</w:t>
      </w:r>
      <w:r w:rsidRPr="00985C7F">
        <w:rPr>
          <w:noProof/>
        </w:rPr>
        <w:tab/>
        <w:t xml:space="preserve">GREZES F, BLANCO-CUARESMA S, ACCOMAZZI A, et al. Building astroBERT, a language model for astronomy &amp; astrophysics [J]. 2021, </w:t>
      </w:r>
    </w:p>
    <w:p w14:paraId="58E7486F" w14:textId="77777777" w:rsidR="00985C7F" w:rsidRPr="00985C7F" w:rsidRDefault="00985C7F" w:rsidP="00985C7F">
      <w:pPr>
        <w:pStyle w:val="EndNoteBibliography"/>
        <w:ind w:firstLine="480"/>
        <w:rPr>
          <w:noProof/>
        </w:rPr>
      </w:pPr>
      <w:r w:rsidRPr="00985C7F">
        <w:rPr>
          <w:noProof/>
        </w:rPr>
        <w:t>[21]</w:t>
      </w:r>
      <w:r w:rsidRPr="00985C7F">
        <w:rPr>
          <w:noProof/>
        </w:rPr>
        <w:tab/>
        <w:t xml:space="preserve">TAY Y, DEHGHANI M, RAO J, et al. Scale efficiently: Insights from pre-training and fine-tuning transformers [J]. 2021, </w:t>
      </w:r>
    </w:p>
    <w:p w14:paraId="1D7493F7" w14:textId="77777777" w:rsidR="00985C7F" w:rsidRPr="00985C7F" w:rsidRDefault="00985C7F" w:rsidP="00985C7F">
      <w:pPr>
        <w:pStyle w:val="EndNoteBibliography"/>
        <w:ind w:firstLine="480"/>
        <w:rPr>
          <w:noProof/>
        </w:rPr>
      </w:pPr>
      <w:r w:rsidRPr="00985C7F">
        <w:rPr>
          <w:noProof/>
        </w:rPr>
        <w:t>[22]</w:t>
      </w:r>
      <w:r w:rsidRPr="00985C7F">
        <w:rPr>
          <w:noProof/>
        </w:rPr>
        <w:tab/>
        <w:t xml:space="preserve">ACHIAM J, ADLER S, AGARWAL S, et al. Gpt-4 technical report [J]. 2023, </w:t>
      </w:r>
    </w:p>
    <w:p w14:paraId="0E55ADA5" w14:textId="77777777" w:rsidR="00985C7F" w:rsidRPr="00985C7F" w:rsidRDefault="00985C7F" w:rsidP="00985C7F">
      <w:pPr>
        <w:pStyle w:val="EndNoteBibliography"/>
        <w:ind w:firstLine="480"/>
        <w:rPr>
          <w:noProof/>
        </w:rPr>
      </w:pPr>
      <w:r w:rsidRPr="00985C7F">
        <w:rPr>
          <w:noProof/>
        </w:rPr>
        <w:t>[23]</w:t>
      </w:r>
      <w:r w:rsidRPr="00985C7F">
        <w:rPr>
          <w:noProof/>
        </w:rPr>
        <w:tab/>
        <w:t>ZHANG M, LI J J F R. A commentary of GPT-3 in MIT Technology Review 2021 [J]. 2021, 1(6): 831-3.</w:t>
      </w:r>
    </w:p>
    <w:p w14:paraId="1CC152F3" w14:textId="77777777" w:rsidR="00985C7F" w:rsidRPr="00985C7F" w:rsidRDefault="00985C7F" w:rsidP="00985C7F">
      <w:pPr>
        <w:pStyle w:val="EndNoteBibliography"/>
        <w:ind w:firstLine="480"/>
        <w:rPr>
          <w:noProof/>
        </w:rPr>
      </w:pPr>
      <w:r w:rsidRPr="00985C7F">
        <w:rPr>
          <w:noProof/>
        </w:rPr>
        <w:t>[24]</w:t>
      </w:r>
      <w:r w:rsidRPr="00985C7F">
        <w:rPr>
          <w:noProof/>
        </w:rPr>
        <w:tab/>
        <w:t>FLORIDI L, CHIRIATTI M J M, MACHINES. GPT-3: Its nature, scope, limits, and consequences [J]. 2020, 30(681-94.</w:t>
      </w:r>
    </w:p>
    <w:p w14:paraId="5D1257AD" w14:textId="77777777" w:rsidR="00985C7F" w:rsidRPr="00985C7F" w:rsidRDefault="00985C7F" w:rsidP="00985C7F">
      <w:pPr>
        <w:pStyle w:val="EndNoteBibliography"/>
        <w:ind w:firstLine="480"/>
        <w:rPr>
          <w:noProof/>
        </w:rPr>
      </w:pPr>
      <w:r w:rsidRPr="00985C7F">
        <w:rPr>
          <w:noProof/>
        </w:rPr>
        <w:t>[25]</w:t>
      </w:r>
      <w:r w:rsidRPr="00985C7F">
        <w:rPr>
          <w:noProof/>
        </w:rPr>
        <w:tab/>
        <w:t>LEE J-S, HSIANG J J W P I. Patent claim generation by fine-tuning OpenAI GPT-2 [J]. 2020, 62(101983.</w:t>
      </w:r>
    </w:p>
    <w:p w14:paraId="3FEC327D" w14:textId="77777777" w:rsidR="00985C7F" w:rsidRPr="00985C7F" w:rsidRDefault="00985C7F" w:rsidP="00985C7F">
      <w:pPr>
        <w:pStyle w:val="EndNoteBibliography"/>
        <w:ind w:firstLine="480"/>
        <w:rPr>
          <w:noProof/>
        </w:rPr>
      </w:pPr>
      <w:r w:rsidRPr="00985C7F">
        <w:rPr>
          <w:noProof/>
        </w:rPr>
        <w:t>[26]</w:t>
      </w:r>
      <w:r w:rsidRPr="00985C7F">
        <w:rPr>
          <w:noProof/>
        </w:rPr>
        <w:tab/>
        <w:t xml:space="preserve">LI Y, LI Z, ZHANG K, et al. Chatdoctor: A medical chat model fine-tuned on a large language model meta-ai (llama) using medical domain knowledge [J]. 2023, 15(6): </w:t>
      </w:r>
    </w:p>
    <w:p w14:paraId="0FF2A252" w14:textId="77777777" w:rsidR="00985C7F" w:rsidRPr="00985C7F" w:rsidRDefault="00985C7F" w:rsidP="00985C7F">
      <w:pPr>
        <w:pStyle w:val="EndNoteBibliography"/>
        <w:ind w:firstLine="480"/>
        <w:rPr>
          <w:noProof/>
        </w:rPr>
      </w:pPr>
      <w:r w:rsidRPr="00985C7F">
        <w:rPr>
          <w:noProof/>
        </w:rPr>
        <w:t>[27]</w:t>
      </w:r>
      <w:r w:rsidRPr="00985C7F">
        <w:rPr>
          <w:noProof/>
        </w:rPr>
        <w:tab/>
        <w:t xml:space="preserve">HOFFMANN J, BORGEAUD S, MENSCH A, et al. Training compute-optimal large language models [J]. 2022, </w:t>
      </w:r>
    </w:p>
    <w:p w14:paraId="2C670DCD" w14:textId="77777777" w:rsidR="00985C7F" w:rsidRPr="00985C7F" w:rsidRDefault="00985C7F" w:rsidP="00985C7F">
      <w:pPr>
        <w:pStyle w:val="EndNoteBibliography"/>
        <w:ind w:firstLine="480"/>
        <w:rPr>
          <w:noProof/>
        </w:rPr>
      </w:pPr>
      <w:r w:rsidRPr="00985C7F">
        <w:rPr>
          <w:noProof/>
        </w:rPr>
        <w:t>[28]</w:t>
      </w:r>
      <w:r w:rsidRPr="00985C7F">
        <w:rPr>
          <w:noProof/>
        </w:rPr>
        <w:tab/>
        <w:t xml:space="preserve">BAI J, BAI S, CHU Y, et al. Qwen technical report [J]. 2023, </w:t>
      </w:r>
    </w:p>
    <w:p w14:paraId="13FBC62E" w14:textId="77777777" w:rsidR="00985C7F" w:rsidRPr="00985C7F" w:rsidRDefault="00985C7F" w:rsidP="00985C7F">
      <w:pPr>
        <w:pStyle w:val="EndNoteBibliography"/>
        <w:ind w:firstLine="480"/>
        <w:rPr>
          <w:noProof/>
        </w:rPr>
      </w:pPr>
      <w:r w:rsidRPr="00985C7F">
        <w:rPr>
          <w:noProof/>
        </w:rPr>
        <w:lastRenderedPageBreak/>
        <w:t>[29]</w:t>
      </w:r>
      <w:r w:rsidRPr="00985C7F">
        <w:rPr>
          <w:noProof/>
        </w:rPr>
        <w:tab/>
        <w:t>DAO T, FU D, ERMON S, et al. Flashattention: Fast and memory-efficient exact attention with io-awareness [J]. 2022, 35(16344-59.</w:t>
      </w:r>
    </w:p>
    <w:p w14:paraId="02F8FA46" w14:textId="77777777" w:rsidR="00985C7F" w:rsidRPr="00985C7F" w:rsidRDefault="00985C7F" w:rsidP="00985C7F">
      <w:pPr>
        <w:pStyle w:val="EndNoteBibliography"/>
        <w:ind w:firstLine="480"/>
        <w:rPr>
          <w:noProof/>
        </w:rPr>
      </w:pPr>
      <w:r w:rsidRPr="00985C7F">
        <w:rPr>
          <w:noProof/>
        </w:rPr>
        <w:t>[30]</w:t>
      </w:r>
      <w:r w:rsidRPr="00985C7F">
        <w:rPr>
          <w:noProof/>
        </w:rPr>
        <w:tab/>
        <w:t xml:space="preserve">YANG A, XIAO B, WANG B, et al. Baichuan 2: Open large-scale language models [J]. 2023, </w:t>
      </w:r>
    </w:p>
    <w:p w14:paraId="78DE7780" w14:textId="77777777" w:rsidR="00985C7F" w:rsidRPr="00985C7F" w:rsidRDefault="00985C7F" w:rsidP="00985C7F">
      <w:pPr>
        <w:pStyle w:val="EndNoteBibliography"/>
        <w:ind w:firstLine="480"/>
        <w:rPr>
          <w:noProof/>
        </w:rPr>
      </w:pPr>
      <w:r w:rsidRPr="00985C7F">
        <w:rPr>
          <w:noProof/>
        </w:rPr>
        <w:t>[31]</w:t>
      </w:r>
      <w:r w:rsidRPr="00985C7F">
        <w:rPr>
          <w:noProof/>
        </w:rPr>
        <w:tab/>
        <w:t>CHEN Z, WU J, WANG W, et al. Internvl: Scaling up vision foundation models and aligning for generic visual-linguistic tasks; proceedings of the Proceedings of the IEEE/CVF conference on computer vision and pattern recognition, F, 2024 [C].</w:t>
      </w:r>
    </w:p>
    <w:p w14:paraId="2B7AA165" w14:textId="77777777" w:rsidR="00985C7F" w:rsidRPr="00985C7F" w:rsidRDefault="00985C7F" w:rsidP="00985C7F">
      <w:pPr>
        <w:pStyle w:val="EndNoteBibliography"/>
        <w:ind w:firstLine="480"/>
        <w:rPr>
          <w:noProof/>
        </w:rPr>
      </w:pPr>
      <w:r w:rsidRPr="00985C7F">
        <w:rPr>
          <w:noProof/>
        </w:rPr>
        <w:t>[32]</w:t>
      </w:r>
      <w:r w:rsidRPr="00985C7F">
        <w:rPr>
          <w:noProof/>
        </w:rPr>
        <w:tab/>
        <w:t xml:space="preserve">HU S, TU Y, HAN X, et al. Minicpm: Unveiling the potential of small language models with scalable training strategies [J]. 2024, </w:t>
      </w:r>
    </w:p>
    <w:p w14:paraId="67293EEB" w14:textId="77777777" w:rsidR="00985C7F" w:rsidRPr="00985C7F" w:rsidRDefault="00985C7F" w:rsidP="00985C7F">
      <w:pPr>
        <w:pStyle w:val="EndNoteBibliography"/>
        <w:ind w:firstLine="480"/>
        <w:rPr>
          <w:noProof/>
        </w:rPr>
      </w:pPr>
      <w:r w:rsidRPr="00985C7F">
        <w:rPr>
          <w:noProof/>
        </w:rPr>
        <w:t>[33]</w:t>
      </w:r>
      <w:r w:rsidRPr="00985C7F">
        <w:rPr>
          <w:noProof/>
        </w:rPr>
        <w:tab/>
        <w:t xml:space="preserve">WHITE J, FU Q, HAYS S, et al. A prompt pattern catalog to enhance prompt engineering with chatgpt [J]. 2023, </w:t>
      </w:r>
    </w:p>
    <w:p w14:paraId="540A6F56" w14:textId="77777777" w:rsidR="00985C7F" w:rsidRPr="00985C7F" w:rsidRDefault="00985C7F" w:rsidP="00985C7F">
      <w:pPr>
        <w:pStyle w:val="EndNoteBibliography"/>
        <w:ind w:firstLine="480"/>
        <w:rPr>
          <w:noProof/>
        </w:rPr>
      </w:pPr>
      <w:r w:rsidRPr="00985C7F">
        <w:rPr>
          <w:noProof/>
        </w:rPr>
        <w:t>[34]</w:t>
      </w:r>
      <w:r w:rsidRPr="00985C7F">
        <w:rPr>
          <w:noProof/>
        </w:rPr>
        <w:tab/>
        <w:t>WANG Y, YAO Q, KWOK J T, et al. Generalizing from a few examples: A survey on few-shot learning [J]. 2020, 53(3): 1-34.</w:t>
      </w:r>
    </w:p>
    <w:p w14:paraId="1BBDC590" w14:textId="77777777" w:rsidR="00985C7F" w:rsidRPr="00985C7F" w:rsidRDefault="00985C7F" w:rsidP="00985C7F">
      <w:pPr>
        <w:pStyle w:val="EndNoteBibliography"/>
        <w:ind w:firstLine="480"/>
        <w:rPr>
          <w:noProof/>
        </w:rPr>
      </w:pPr>
      <w:r w:rsidRPr="00985C7F">
        <w:rPr>
          <w:noProof/>
        </w:rPr>
        <w:t>[35]</w:t>
      </w:r>
      <w:r w:rsidRPr="00985C7F">
        <w:rPr>
          <w:noProof/>
        </w:rPr>
        <w:tab/>
        <w:t>YAO S, YU D, ZHAO J, et al. Tree of thoughts: Deliberate problem solving with large language models [J]. 2024, 36(</w:t>
      </w:r>
    </w:p>
    <w:p w14:paraId="6E34458A" w14:textId="77777777" w:rsidR="00985C7F" w:rsidRPr="00985C7F" w:rsidRDefault="00985C7F" w:rsidP="00985C7F">
      <w:pPr>
        <w:pStyle w:val="EndNoteBibliography"/>
        <w:ind w:firstLine="480"/>
        <w:rPr>
          <w:noProof/>
        </w:rPr>
      </w:pPr>
      <w:r w:rsidRPr="00985C7F">
        <w:rPr>
          <w:noProof/>
        </w:rPr>
        <w:t>[36]</w:t>
      </w:r>
      <w:r w:rsidRPr="00985C7F">
        <w:rPr>
          <w:noProof/>
        </w:rPr>
        <w:tab/>
        <w:t xml:space="preserve">ZIEGLER D M, STIENNON N, WU J, et al. Fine-tuning language models from human preferences [J]. 2019, </w:t>
      </w:r>
    </w:p>
    <w:p w14:paraId="21825ECE" w14:textId="77777777" w:rsidR="00985C7F" w:rsidRPr="00985C7F" w:rsidRDefault="00985C7F" w:rsidP="00985C7F">
      <w:pPr>
        <w:pStyle w:val="EndNoteBibliography"/>
        <w:ind w:firstLine="480"/>
        <w:rPr>
          <w:noProof/>
        </w:rPr>
      </w:pPr>
      <w:r w:rsidRPr="00985C7F">
        <w:rPr>
          <w:noProof/>
        </w:rPr>
        <w:t>[37]</w:t>
      </w:r>
      <w:r w:rsidRPr="00985C7F">
        <w:rPr>
          <w:noProof/>
        </w:rPr>
        <w:tab/>
        <w:t>LI Y, CHOI D, CHUNG J, et al. Competition-level code generation with alphacode [J]. 2022, 378(6624): 1092-7.</w:t>
      </w:r>
    </w:p>
    <w:p w14:paraId="226BE5F6" w14:textId="77777777" w:rsidR="00985C7F" w:rsidRPr="00985C7F" w:rsidRDefault="00985C7F" w:rsidP="00985C7F">
      <w:pPr>
        <w:pStyle w:val="EndNoteBibliography"/>
        <w:ind w:firstLine="480"/>
        <w:rPr>
          <w:noProof/>
        </w:rPr>
      </w:pPr>
      <w:r w:rsidRPr="00985C7F">
        <w:rPr>
          <w:noProof/>
        </w:rPr>
        <w:t>[38]</w:t>
      </w:r>
      <w:r w:rsidRPr="00985C7F">
        <w:rPr>
          <w:noProof/>
        </w:rPr>
        <w:tab/>
        <w:t xml:space="preserve">YIN S, YOU W, JI Z, et al. MuMath-Code: Combining Tool-Use Large Language Models with Multi-perspective Data Augmentation for Mathematical Reasoning [J]. 2024, </w:t>
      </w:r>
    </w:p>
    <w:p w14:paraId="1743043A" w14:textId="77777777" w:rsidR="00985C7F" w:rsidRPr="00985C7F" w:rsidRDefault="00985C7F" w:rsidP="00985C7F">
      <w:pPr>
        <w:pStyle w:val="EndNoteBibliography"/>
        <w:ind w:firstLine="480"/>
        <w:rPr>
          <w:noProof/>
        </w:rPr>
      </w:pPr>
      <w:r w:rsidRPr="00985C7F">
        <w:rPr>
          <w:noProof/>
        </w:rPr>
        <w:t>[39]</w:t>
      </w:r>
      <w:r w:rsidRPr="00985C7F">
        <w:rPr>
          <w:noProof/>
        </w:rPr>
        <w:tab/>
        <w:t xml:space="preserve">GOU Z, SHAO Z, GONG Y, et al. Tora: A tool-integrated reasoning agent for mathematical problem solving [J]. 2023, </w:t>
      </w:r>
    </w:p>
    <w:p w14:paraId="5AB588FC" w14:textId="77777777" w:rsidR="00985C7F" w:rsidRPr="00985C7F" w:rsidRDefault="00985C7F" w:rsidP="00985C7F">
      <w:pPr>
        <w:pStyle w:val="EndNoteBibliography"/>
        <w:ind w:firstLine="480"/>
        <w:rPr>
          <w:noProof/>
        </w:rPr>
      </w:pPr>
      <w:r w:rsidRPr="00985C7F">
        <w:rPr>
          <w:noProof/>
        </w:rPr>
        <w:t>[40]</w:t>
      </w:r>
      <w:r w:rsidRPr="00985C7F">
        <w:rPr>
          <w:noProof/>
        </w:rPr>
        <w:tab/>
        <w:t xml:space="preserve">YANG A, ZHANG B, HUI B, et al. Qwen2. 5-math technical report: Toward mathematical expert model via self-improvement [J]. 2024, </w:t>
      </w:r>
    </w:p>
    <w:p w14:paraId="4D456ACE" w14:textId="77777777" w:rsidR="00985C7F" w:rsidRPr="00985C7F" w:rsidRDefault="00985C7F" w:rsidP="00985C7F">
      <w:pPr>
        <w:pStyle w:val="EndNoteBibliography"/>
        <w:ind w:firstLine="480"/>
        <w:rPr>
          <w:noProof/>
        </w:rPr>
      </w:pPr>
      <w:r w:rsidRPr="00985C7F">
        <w:rPr>
          <w:noProof/>
        </w:rPr>
        <w:t>[41]</w:t>
      </w:r>
      <w:r w:rsidRPr="00985C7F">
        <w:rPr>
          <w:noProof/>
        </w:rPr>
        <w:tab/>
        <w:t xml:space="preserve">DAI J, PAN X, SUN R, et al. Safe rlhf: Safe reinforcement learning from human feedback [J]. 2023, </w:t>
      </w:r>
    </w:p>
    <w:p w14:paraId="78AA8A0D" w14:textId="77777777" w:rsidR="00985C7F" w:rsidRPr="00985C7F" w:rsidRDefault="00985C7F" w:rsidP="00985C7F">
      <w:pPr>
        <w:pStyle w:val="EndNoteBibliography"/>
        <w:ind w:firstLine="480"/>
        <w:rPr>
          <w:noProof/>
        </w:rPr>
      </w:pPr>
      <w:r w:rsidRPr="00985C7F">
        <w:rPr>
          <w:noProof/>
        </w:rPr>
        <w:t>[42]</w:t>
      </w:r>
      <w:r w:rsidRPr="00985C7F">
        <w:rPr>
          <w:noProof/>
        </w:rPr>
        <w:tab/>
        <w:t xml:space="preserve">JAECH A, KALAI A, LERER A, et al. Openai o1 system card [J]. 2024, </w:t>
      </w:r>
    </w:p>
    <w:p w14:paraId="411F3331" w14:textId="77777777" w:rsidR="00985C7F" w:rsidRPr="00985C7F" w:rsidRDefault="00985C7F" w:rsidP="00985C7F">
      <w:pPr>
        <w:pStyle w:val="EndNoteBibliography"/>
        <w:ind w:firstLine="480"/>
        <w:rPr>
          <w:noProof/>
        </w:rPr>
      </w:pPr>
      <w:r w:rsidRPr="00985C7F">
        <w:rPr>
          <w:noProof/>
        </w:rPr>
        <w:t>[43]</w:t>
      </w:r>
      <w:r w:rsidRPr="00985C7F">
        <w:rPr>
          <w:noProof/>
        </w:rPr>
        <w:tab/>
        <w:t xml:space="preserve">LIU A, FENG B, WANG B, et al. Deepseek-v2: A strong, economical, and efficient mixture-of-experts language model [J]. 2024, </w:t>
      </w:r>
    </w:p>
    <w:p w14:paraId="76C72B10" w14:textId="77777777" w:rsidR="00985C7F" w:rsidRPr="00985C7F" w:rsidRDefault="00985C7F" w:rsidP="00985C7F">
      <w:pPr>
        <w:pStyle w:val="EndNoteBibliography"/>
        <w:ind w:firstLine="480"/>
        <w:rPr>
          <w:noProof/>
        </w:rPr>
      </w:pPr>
      <w:r w:rsidRPr="00985C7F">
        <w:rPr>
          <w:noProof/>
        </w:rPr>
        <w:t>[44]</w:t>
      </w:r>
      <w:r w:rsidRPr="00985C7F">
        <w:rPr>
          <w:noProof/>
        </w:rPr>
        <w:tab/>
        <w:t xml:space="preserve">ZHU Q, GUO D, SHAO Z, et al. DeepSeek-Coder-V2: Breaking the Barrier of Closed-Source Models in Code Intelligence [J]. 2024, </w:t>
      </w:r>
    </w:p>
    <w:p w14:paraId="19E0C81A" w14:textId="77777777" w:rsidR="00985C7F" w:rsidRPr="00985C7F" w:rsidRDefault="00985C7F" w:rsidP="00985C7F">
      <w:pPr>
        <w:pStyle w:val="EndNoteBibliography"/>
        <w:ind w:firstLine="480"/>
        <w:rPr>
          <w:noProof/>
        </w:rPr>
      </w:pPr>
      <w:r w:rsidRPr="00985C7F">
        <w:rPr>
          <w:noProof/>
        </w:rPr>
        <w:t>[45]</w:t>
      </w:r>
      <w:r w:rsidRPr="00985C7F">
        <w:rPr>
          <w:noProof/>
        </w:rPr>
        <w:tab/>
        <w:t xml:space="preserve">ZHENG C, ZHANG Z, ZHANG B, et al. Processbench: Identifying process errors in mathematical reasoning [J]. 2024, </w:t>
      </w:r>
    </w:p>
    <w:p w14:paraId="21E7ED39" w14:textId="77777777" w:rsidR="00985C7F" w:rsidRPr="00985C7F" w:rsidRDefault="00985C7F" w:rsidP="00985C7F">
      <w:pPr>
        <w:pStyle w:val="EndNoteBibliography"/>
        <w:ind w:firstLine="480"/>
        <w:rPr>
          <w:noProof/>
        </w:rPr>
      </w:pPr>
      <w:r w:rsidRPr="00985C7F">
        <w:rPr>
          <w:noProof/>
        </w:rPr>
        <w:t>[46]</w:t>
      </w:r>
      <w:r w:rsidRPr="00985C7F">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2CAB6DF7" w14:textId="77777777" w:rsidR="00985C7F" w:rsidRPr="00985C7F" w:rsidRDefault="00985C7F" w:rsidP="00985C7F">
      <w:pPr>
        <w:pStyle w:val="EndNoteBibliography"/>
        <w:ind w:firstLine="480"/>
        <w:rPr>
          <w:noProof/>
        </w:rPr>
      </w:pPr>
      <w:r w:rsidRPr="00985C7F">
        <w:rPr>
          <w:noProof/>
        </w:rPr>
        <w:t>[47]</w:t>
      </w:r>
      <w:r w:rsidRPr="00985C7F">
        <w:rPr>
          <w:noProof/>
        </w:rPr>
        <w:tab/>
        <w:t>ZHANG Y, YANG Q J I T O K, ENGINEERING D. A survey on multi-</w:t>
      </w:r>
      <w:r w:rsidRPr="00985C7F">
        <w:rPr>
          <w:noProof/>
        </w:rPr>
        <w:lastRenderedPageBreak/>
        <w:t>task learning [J]. 2021, 34(12): 5586-609.</w:t>
      </w:r>
    </w:p>
    <w:p w14:paraId="75DBF562" w14:textId="77777777" w:rsidR="00985C7F" w:rsidRPr="00985C7F" w:rsidRDefault="00985C7F" w:rsidP="00985C7F">
      <w:pPr>
        <w:pStyle w:val="EndNoteBibliography"/>
        <w:ind w:firstLine="480"/>
        <w:rPr>
          <w:noProof/>
        </w:rPr>
      </w:pPr>
      <w:r w:rsidRPr="00985C7F">
        <w:rPr>
          <w:noProof/>
        </w:rPr>
        <w:t>[48]</w:t>
      </w:r>
      <w:r w:rsidRPr="00985C7F">
        <w:rPr>
          <w:noProof/>
        </w:rPr>
        <w:tab/>
        <w:t>CHEN T, LIU S, CHANG S, et al. Adversarial robustness: From self-supervised pre-training to fine-tuning; proceedings of the Proceedings of the IEEE/CVF conference on computer vision and pattern recognition, F, 2020 [C].</w:t>
      </w:r>
    </w:p>
    <w:p w14:paraId="49F952E0" w14:textId="77777777" w:rsidR="00985C7F" w:rsidRPr="00985C7F" w:rsidRDefault="00985C7F" w:rsidP="00985C7F">
      <w:pPr>
        <w:pStyle w:val="EndNoteBibliography"/>
        <w:ind w:firstLine="480"/>
        <w:rPr>
          <w:noProof/>
        </w:rPr>
      </w:pPr>
      <w:r w:rsidRPr="00985C7F">
        <w:rPr>
          <w:noProof/>
        </w:rPr>
        <w:t>[49]</w:t>
      </w:r>
      <w:r w:rsidRPr="00985C7F">
        <w:rPr>
          <w:noProof/>
        </w:rPr>
        <w:tab/>
        <w:t>RAFAILOV R, SHARMA A, MITCHELL E, et al. Direct preference optimization: Your language model is secretly a reward model [J]. 2024, 36(</w:t>
      </w:r>
    </w:p>
    <w:p w14:paraId="02DE0646" w14:textId="77777777" w:rsidR="00985C7F" w:rsidRPr="00985C7F" w:rsidRDefault="00985C7F" w:rsidP="00985C7F">
      <w:pPr>
        <w:pStyle w:val="EndNoteBibliography"/>
        <w:ind w:firstLine="480"/>
        <w:rPr>
          <w:noProof/>
        </w:rPr>
      </w:pPr>
      <w:r w:rsidRPr="00985C7F">
        <w:rPr>
          <w:noProof/>
        </w:rPr>
        <w:t>[50]</w:t>
      </w:r>
      <w:r w:rsidRPr="00985C7F">
        <w:rPr>
          <w:noProof/>
        </w:rPr>
        <w:tab/>
        <w:t xml:space="preserve">HISAHARO S, NISHIMURA Y, TAKAHASHI A J A P. Optimizing llm inference clusters for enhanced performance and energy efficiency [J]. 2024, </w:t>
      </w:r>
    </w:p>
    <w:p w14:paraId="074EE98A" w14:textId="77777777" w:rsidR="00985C7F" w:rsidRPr="00985C7F" w:rsidRDefault="00985C7F" w:rsidP="00985C7F">
      <w:pPr>
        <w:pStyle w:val="EndNoteBibliography"/>
        <w:ind w:firstLine="480"/>
        <w:rPr>
          <w:noProof/>
        </w:rPr>
      </w:pPr>
      <w:r w:rsidRPr="00985C7F">
        <w:rPr>
          <w:noProof/>
        </w:rPr>
        <w:t>[51]</w:t>
      </w:r>
      <w:r w:rsidRPr="00985C7F">
        <w:rPr>
          <w:noProof/>
        </w:rPr>
        <w:tab/>
        <w:t>LIN J, TANG J, TANG H, et al. Awq: Activation-aware weight quantization for on-device llm compression and acceleration [J]. 2024, 6(87-100.</w:t>
      </w:r>
    </w:p>
    <w:p w14:paraId="325CC8F2" w14:textId="77777777" w:rsidR="00985C7F" w:rsidRPr="00985C7F" w:rsidRDefault="00985C7F" w:rsidP="00985C7F">
      <w:pPr>
        <w:pStyle w:val="EndNoteBibliography"/>
        <w:ind w:firstLine="480"/>
        <w:rPr>
          <w:noProof/>
        </w:rPr>
      </w:pPr>
      <w:r w:rsidRPr="00985C7F">
        <w:rPr>
          <w:noProof/>
        </w:rPr>
        <w:t>[52]</w:t>
      </w:r>
      <w:r w:rsidRPr="00985C7F">
        <w:rPr>
          <w:noProof/>
        </w:rPr>
        <w:tab/>
        <w:t>DETTMERS T, PAGNONI A, HOLTZMAN A, et al. Qlora: Efficient finetuning of quantized llms [J]. 2023, 36(10088-115.</w:t>
      </w:r>
    </w:p>
    <w:p w14:paraId="1F6D7E32" w14:textId="77777777" w:rsidR="00985C7F" w:rsidRPr="00985C7F" w:rsidRDefault="00985C7F" w:rsidP="00985C7F">
      <w:pPr>
        <w:pStyle w:val="EndNoteBibliography"/>
        <w:ind w:firstLine="480"/>
        <w:rPr>
          <w:noProof/>
        </w:rPr>
      </w:pPr>
      <w:r w:rsidRPr="00985C7F">
        <w:rPr>
          <w:noProof/>
        </w:rPr>
        <w:t>[53]</w:t>
      </w:r>
      <w:r w:rsidRPr="00985C7F">
        <w:rPr>
          <w:noProof/>
        </w:rPr>
        <w:tab/>
        <w:t>KWON W, LI Z, ZHUANG S, et al. Efficient memory management for large language model serving with pagedattention; proceedings of the Proceedings of the 29th Symposium on Operating Systems Principles, F, 2023 [C].</w:t>
      </w:r>
    </w:p>
    <w:p w14:paraId="79A7733E" w14:textId="77777777" w:rsidR="00985C7F" w:rsidRPr="00985C7F" w:rsidRDefault="00985C7F" w:rsidP="00985C7F">
      <w:pPr>
        <w:pStyle w:val="EndNoteBibliography"/>
        <w:ind w:firstLine="480"/>
        <w:rPr>
          <w:noProof/>
        </w:rPr>
      </w:pPr>
      <w:r w:rsidRPr="00985C7F">
        <w:rPr>
          <w:noProof/>
        </w:rPr>
        <w:t>[54]</w:t>
      </w:r>
      <w:r w:rsidRPr="00985C7F">
        <w:rPr>
          <w:noProof/>
        </w:rPr>
        <w:tab/>
        <w:t>ZHENG L, YIN L, XIE Z, et al. Sglang: Efficient execution of structured language model programs [J]. 2024, 37(62557-83.</w:t>
      </w:r>
    </w:p>
    <w:p w14:paraId="69D71BDE" w14:textId="77777777" w:rsidR="00985C7F" w:rsidRPr="00985C7F" w:rsidRDefault="00985C7F" w:rsidP="00985C7F">
      <w:pPr>
        <w:pStyle w:val="EndNoteBibliography"/>
        <w:ind w:firstLine="480"/>
        <w:rPr>
          <w:noProof/>
        </w:rPr>
      </w:pPr>
      <w:r w:rsidRPr="00985C7F">
        <w:rPr>
          <w:noProof/>
        </w:rPr>
        <w:t>[55]</w:t>
      </w:r>
      <w:r w:rsidRPr="00985C7F">
        <w:rPr>
          <w:noProof/>
        </w:rPr>
        <w:tab/>
        <w:t xml:space="preserve">YIN W, XU M, LI Y, et al. Llm as a system service on mobile devices [J]. 2024, </w:t>
      </w:r>
    </w:p>
    <w:p w14:paraId="64B3FD37" w14:textId="77777777" w:rsidR="00985C7F" w:rsidRPr="00985C7F" w:rsidRDefault="00985C7F" w:rsidP="00985C7F">
      <w:pPr>
        <w:pStyle w:val="EndNoteBibliography"/>
        <w:ind w:firstLine="480"/>
        <w:rPr>
          <w:noProof/>
        </w:rPr>
      </w:pPr>
      <w:r w:rsidRPr="00985C7F">
        <w:rPr>
          <w:noProof/>
        </w:rPr>
        <w:t>[56]</w:t>
      </w:r>
      <w:r w:rsidRPr="00985C7F">
        <w:rPr>
          <w:noProof/>
        </w:rPr>
        <w:tab/>
        <w:t>KATTENBORN T, LEITLOFF J, SCHIEFER F, et al. Review on Convolutional Neural Networks (CNN) in vegetation remote sensing [J]. 2021, 173(24-49.</w:t>
      </w:r>
    </w:p>
    <w:p w14:paraId="7E6E2921" w14:textId="77777777" w:rsidR="00985C7F" w:rsidRPr="00985C7F" w:rsidRDefault="00985C7F" w:rsidP="00985C7F">
      <w:pPr>
        <w:pStyle w:val="EndNoteBibliography"/>
        <w:ind w:firstLine="480"/>
        <w:rPr>
          <w:noProof/>
        </w:rPr>
      </w:pPr>
      <w:r w:rsidRPr="00985C7F">
        <w:rPr>
          <w:noProof/>
        </w:rPr>
        <w:t>[57]</w:t>
      </w:r>
      <w:r w:rsidRPr="00985C7F">
        <w:rPr>
          <w:noProof/>
        </w:rPr>
        <w:tab/>
        <w:t>ANDONI A, INDYK P, LAARHOVEN T, et al. Practical and optimal LSH for angular distance [J]. 2015, 28(</w:t>
      </w:r>
    </w:p>
    <w:p w14:paraId="49E3A900" w14:textId="77777777" w:rsidR="00985C7F" w:rsidRPr="00985C7F" w:rsidRDefault="00985C7F" w:rsidP="00985C7F">
      <w:pPr>
        <w:pStyle w:val="EndNoteBibliography"/>
        <w:ind w:firstLine="480"/>
        <w:rPr>
          <w:noProof/>
        </w:rPr>
      </w:pPr>
      <w:r w:rsidRPr="00985C7F">
        <w:rPr>
          <w:noProof/>
        </w:rPr>
        <w:t>[58]</w:t>
      </w:r>
      <w:r w:rsidRPr="00985C7F">
        <w:rPr>
          <w:noProof/>
        </w:rPr>
        <w:tab/>
        <w:t>WU W, LI B, CHEN L, et al. A review for weighted minhash algorithms [J]. 2020, 34(6): 2553-73.</w:t>
      </w:r>
    </w:p>
    <w:p w14:paraId="512742C9" w14:textId="77777777" w:rsidR="00985C7F" w:rsidRPr="00985C7F" w:rsidRDefault="00985C7F" w:rsidP="00985C7F">
      <w:pPr>
        <w:pStyle w:val="EndNoteBibliography"/>
        <w:ind w:firstLine="480"/>
        <w:rPr>
          <w:noProof/>
        </w:rPr>
      </w:pPr>
      <w:r w:rsidRPr="00985C7F">
        <w:rPr>
          <w:noProof/>
        </w:rPr>
        <w:t>[59]</w:t>
      </w:r>
      <w:r w:rsidRPr="00985C7F">
        <w:rPr>
          <w:noProof/>
        </w:rPr>
        <w:tab/>
        <w:t xml:space="preserve">AINSLIE J, LEE-THORP J, DE JONG M, et al. Gqa: Training generalized multi-query transformer models from multi-head checkpoints [J]. 2023, </w:t>
      </w:r>
    </w:p>
    <w:p w14:paraId="4EAA96A0" w14:textId="77777777" w:rsidR="00985C7F" w:rsidRPr="00985C7F" w:rsidRDefault="00985C7F" w:rsidP="00985C7F">
      <w:pPr>
        <w:pStyle w:val="EndNoteBibliography"/>
        <w:ind w:firstLine="480"/>
        <w:rPr>
          <w:noProof/>
        </w:rPr>
      </w:pPr>
      <w:r w:rsidRPr="00985C7F">
        <w:rPr>
          <w:noProof/>
        </w:rPr>
        <w:t>[60]</w:t>
      </w:r>
      <w:r w:rsidRPr="00985C7F">
        <w:rPr>
          <w:noProof/>
        </w:rPr>
        <w:tab/>
        <w:t xml:space="preserve">AN C, HUANG F, ZHANG J, et al. Training-free long-context scaling of large language models [J]. 2024, </w:t>
      </w:r>
    </w:p>
    <w:p w14:paraId="0D250752" w14:textId="77777777" w:rsidR="00985C7F" w:rsidRPr="00985C7F" w:rsidRDefault="00985C7F" w:rsidP="00985C7F">
      <w:pPr>
        <w:pStyle w:val="EndNoteBibliography"/>
        <w:ind w:firstLine="480"/>
        <w:rPr>
          <w:noProof/>
        </w:rPr>
      </w:pPr>
      <w:r w:rsidRPr="00985C7F">
        <w:rPr>
          <w:noProof/>
        </w:rPr>
        <w:t>[61]</w:t>
      </w:r>
      <w:r w:rsidRPr="00985C7F">
        <w:rPr>
          <w:noProof/>
        </w:rPr>
        <w:tab/>
        <w:t xml:space="preserve">PENG B, QUESNELLE J, FAN H, et al. Yarn: Efficient context window extension of large language models [J]. 2023, </w:t>
      </w:r>
    </w:p>
    <w:p w14:paraId="50FBDE70" w14:textId="77777777" w:rsidR="00985C7F" w:rsidRPr="00985C7F" w:rsidRDefault="00985C7F" w:rsidP="00985C7F">
      <w:pPr>
        <w:pStyle w:val="EndNoteBibliography"/>
        <w:ind w:firstLine="480"/>
        <w:rPr>
          <w:noProof/>
        </w:rPr>
      </w:pPr>
      <w:r w:rsidRPr="00985C7F">
        <w:rPr>
          <w:noProof/>
        </w:rPr>
        <w:t>[62]</w:t>
      </w:r>
      <w:r w:rsidRPr="00985C7F">
        <w:rPr>
          <w:noProof/>
        </w:rPr>
        <w:tab/>
        <w:t xml:space="preserve">BAI Y, JONES A, NDOUSSE K, et al. Training a helpful and harmless assistant with reinforcement learning from human feedback [J]. 2022, </w:t>
      </w:r>
    </w:p>
    <w:p w14:paraId="084A15AE" w14:textId="77777777" w:rsidR="00985C7F" w:rsidRPr="00985C7F" w:rsidRDefault="00985C7F" w:rsidP="00985C7F">
      <w:pPr>
        <w:pStyle w:val="EndNoteBibliography"/>
        <w:ind w:firstLine="480"/>
        <w:rPr>
          <w:noProof/>
        </w:rPr>
      </w:pPr>
      <w:r w:rsidRPr="00985C7F">
        <w:rPr>
          <w:noProof/>
        </w:rPr>
        <w:t>[63]</w:t>
      </w:r>
      <w:r w:rsidRPr="00985C7F">
        <w:rPr>
          <w:noProof/>
        </w:rPr>
        <w:tab/>
        <w:t>GILKS W R, WILD P J J O T R S S S C. Adaptive rejection sampling for Gibbs sampling [J]. 1992, 41(2): 337-48.</w:t>
      </w:r>
    </w:p>
    <w:p w14:paraId="7748BE78" w14:textId="77777777" w:rsidR="00985C7F" w:rsidRPr="00985C7F" w:rsidRDefault="00985C7F" w:rsidP="00985C7F">
      <w:pPr>
        <w:pStyle w:val="EndNoteBibliography"/>
        <w:ind w:firstLine="480"/>
        <w:rPr>
          <w:noProof/>
        </w:rPr>
      </w:pPr>
      <w:r w:rsidRPr="00985C7F">
        <w:rPr>
          <w:noProof/>
        </w:rPr>
        <w:t>[64]</w:t>
      </w:r>
      <w:r w:rsidRPr="00985C7F">
        <w:rPr>
          <w:noProof/>
        </w:rPr>
        <w:tab/>
        <w:t>RAFAILOV R, SHARMA A, MITCHELL E, et al. Direct preference optimization: Your language model is secretly a reward model [J]. 2023, 36(53728-41.</w:t>
      </w:r>
    </w:p>
    <w:p w14:paraId="2B87F2A6" w14:textId="77777777" w:rsidR="00985C7F" w:rsidRPr="00985C7F" w:rsidRDefault="00985C7F" w:rsidP="00985C7F">
      <w:pPr>
        <w:pStyle w:val="EndNoteBibliography"/>
        <w:ind w:firstLine="480"/>
        <w:rPr>
          <w:noProof/>
        </w:rPr>
      </w:pPr>
      <w:r w:rsidRPr="00985C7F">
        <w:rPr>
          <w:noProof/>
        </w:rPr>
        <w:t>[65]</w:t>
      </w:r>
      <w:r w:rsidRPr="00985C7F">
        <w:rPr>
          <w:noProof/>
        </w:rPr>
        <w:tab/>
        <w:t xml:space="preserve">HUI B, YANG J, CUI Z, et al. Qwen2. 5-coder technical report [J]. 2024, </w:t>
      </w:r>
    </w:p>
    <w:p w14:paraId="33D43919" w14:textId="77777777" w:rsidR="00985C7F" w:rsidRPr="00985C7F" w:rsidRDefault="00985C7F" w:rsidP="00985C7F">
      <w:pPr>
        <w:pStyle w:val="EndNoteBibliography"/>
        <w:ind w:firstLine="480"/>
        <w:rPr>
          <w:noProof/>
        </w:rPr>
      </w:pPr>
      <w:r w:rsidRPr="00985C7F">
        <w:rPr>
          <w:noProof/>
        </w:rPr>
        <w:t>[66]</w:t>
      </w:r>
      <w:r w:rsidRPr="00985C7F">
        <w:rPr>
          <w:noProof/>
        </w:rPr>
        <w:tab/>
        <w:t xml:space="preserve">BAI S, CHEN K, LIU X, et al. Qwen2. 5-vl technical report [J]. 2025, </w:t>
      </w:r>
    </w:p>
    <w:p w14:paraId="4DB6A5D2" w14:textId="77777777" w:rsidR="00985C7F" w:rsidRPr="00985C7F" w:rsidRDefault="00985C7F" w:rsidP="00985C7F">
      <w:pPr>
        <w:pStyle w:val="EndNoteBibliography"/>
        <w:ind w:firstLine="480"/>
        <w:rPr>
          <w:noProof/>
        </w:rPr>
      </w:pPr>
      <w:r w:rsidRPr="00985C7F">
        <w:rPr>
          <w:noProof/>
        </w:rPr>
        <w:lastRenderedPageBreak/>
        <w:t>[67]</w:t>
      </w:r>
      <w:r w:rsidRPr="00985C7F">
        <w:rPr>
          <w:noProof/>
        </w:rPr>
        <w:tab/>
        <w:t xml:space="preserve">KAPLAN J, MCCANDLISH S, HENIGHAN T, et al. Scaling laws for neural language models [J]. 2020, </w:t>
      </w:r>
    </w:p>
    <w:p w14:paraId="0E5A87AF" w14:textId="77777777" w:rsidR="00985C7F" w:rsidRPr="00985C7F" w:rsidRDefault="00985C7F" w:rsidP="00985C7F">
      <w:pPr>
        <w:pStyle w:val="EndNoteBibliography"/>
        <w:ind w:firstLine="480"/>
        <w:rPr>
          <w:noProof/>
        </w:rPr>
      </w:pPr>
      <w:r w:rsidRPr="00985C7F">
        <w:rPr>
          <w:noProof/>
        </w:rPr>
        <w:t>[68]</w:t>
      </w:r>
      <w:r w:rsidRPr="00985C7F">
        <w:rPr>
          <w:noProof/>
        </w:rPr>
        <w:tab/>
        <w:t xml:space="preserve">LU K, YUAN H, YUAN Z, et al. # instag: Instruction tagging for analyzing supervised fine-tuning of large language models [J]. 2023, </w:t>
      </w:r>
    </w:p>
    <w:p w14:paraId="1CFFDC83" w14:textId="04AA2503"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A37F99">
      <w:headerReference w:type="even" r:id="rId12"/>
      <w:headerReference w:type="default" r:id="rId13"/>
      <w:footerReference w:type="even" r:id="rId14"/>
      <w:footerReference w:type="default" r:id="rId15"/>
      <w:headerReference w:type="first" r:id="rId16"/>
      <w:footerReference w:type="first" r:id="rId17"/>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39EB16" w14:textId="77777777" w:rsidR="00464E85" w:rsidRDefault="00464E85">
      <w:pPr>
        <w:spacing w:after="240" w:line="240" w:lineRule="auto"/>
        <w:ind w:firstLine="480"/>
      </w:pPr>
      <w:r>
        <w:separator/>
      </w:r>
    </w:p>
  </w:endnote>
  <w:endnote w:type="continuationSeparator" w:id="0">
    <w:p w14:paraId="240E6444" w14:textId="77777777" w:rsidR="00464E85" w:rsidRDefault="00464E85">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2BE255" w14:textId="77777777" w:rsidR="00464E85" w:rsidRDefault="00464E85">
      <w:pPr>
        <w:spacing w:after="240"/>
        <w:ind w:firstLine="480"/>
      </w:pPr>
      <w:r>
        <w:separator/>
      </w:r>
    </w:p>
  </w:footnote>
  <w:footnote w:type="continuationSeparator" w:id="0">
    <w:p w14:paraId="282395C1" w14:textId="77777777" w:rsidR="00464E85" w:rsidRDefault="00464E85">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3"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5"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6"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9"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0"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1"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0"/>
  </w:num>
  <w:num w:numId="2" w16cid:durableId="1917933382">
    <w:abstractNumId w:val="7"/>
  </w:num>
  <w:num w:numId="3" w16cid:durableId="1836996432">
    <w:abstractNumId w:val="2"/>
  </w:num>
  <w:num w:numId="4" w16cid:durableId="345447513">
    <w:abstractNumId w:val="3"/>
  </w:num>
  <w:num w:numId="5" w16cid:durableId="1527794860">
    <w:abstractNumId w:val="1"/>
  </w:num>
  <w:num w:numId="6" w16cid:durableId="2034258345">
    <w:abstractNumId w:val="9"/>
  </w:num>
  <w:num w:numId="7" w16cid:durableId="1112091740">
    <w:abstractNumId w:val="13"/>
  </w:num>
  <w:num w:numId="8" w16cid:durableId="925916430">
    <w:abstractNumId w:val="12"/>
  </w:num>
  <w:num w:numId="9" w16cid:durableId="1232232775">
    <w:abstractNumId w:val="11"/>
  </w:num>
  <w:num w:numId="10" w16cid:durableId="1075013652">
    <w:abstractNumId w:val="0"/>
  </w:num>
  <w:num w:numId="11" w16cid:durableId="744887131">
    <w:abstractNumId w:val="8"/>
  </w:num>
  <w:num w:numId="12" w16cid:durableId="1020476176">
    <w:abstractNumId w:val="4"/>
  </w:num>
  <w:num w:numId="13" w16cid:durableId="1243565014">
    <w:abstractNumId w:val="6"/>
  </w:num>
  <w:num w:numId="14" w16cid:durableId="13412722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3&lt;/item&gt;&lt;item&gt;14&lt;/item&gt;&lt;item&gt;17&lt;/item&gt;&lt;item&gt;18&lt;/item&gt;&lt;item&gt;20&lt;/item&gt;&lt;item&gt;21&lt;/item&gt;&lt;item&gt;23&lt;/item&gt;&lt;item&gt;24&lt;/item&gt;&lt;item&gt;25&lt;/item&gt;&lt;item&gt;27&lt;/item&gt;&lt;item&gt;29&lt;/item&gt;&lt;item&gt;31&lt;/item&gt;&lt;item&gt;38&lt;/item&gt;&lt;item&gt;39&lt;/item&gt;&lt;item&gt;40&lt;/item&gt;&lt;item&gt;41&lt;/item&gt;&lt;item&gt;42&lt;/item&gt;&lt;item&gt;45&lt;/item&gt;&lt;item&gt;47&lt;/item&gt;&lt;item&gt;48&lt;/item&gt;&lt;item&gt;49&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record-ids&gt;&lt;/item&gt;&lt;/Libraries&gt;"/>
  </w:docVars>
  <w:rsids>
    <w:rsidRoot w:val="001F556F"/>
    <w:rsid w:val="0000263A"/>
    <w:rsid w:val="00004638"/>
    <w:rsid w:val="0000751F"/>
    <w:rsid w:val="000140D7"/>
    <w:rsid w:val="000218A6"/>
    <w:rsid w:val="00021D29"/>
    <w:rsid w:val="00022F2C"/>
    <w:rsid w:val="00024921"/>
    <w:rsid w:val="000308B0"/>
    <w:rsid w:val="000337A1"/>
    <w:rsid w:val="00033FC5"/>
    <w:rsid w:val="00035639"/>
    <w:rsid w:val="00036979"/>
    <w:rsid w:val="00036E18"/>
    <w:rsid w:val="00050CB2"/>
    <w:rsid w:val="00053D64"/>
    <w:rsid w:val="000554D6"/>
    <w:rsid w:val="00062A39"/>
    <w:rsid w:val="00062FC2"/>
    <w:rsid w:val="00066EFC"/>
    <w:rsid w:val="00074091"/>
    <w:rsid w:val="000805C2"/>
    <w:rsid w:val="0008434A"/>
    <w:rsid w:val="000848FE"/>
    <w:rsid w:val="00094450"/>
    <w:rsid w:val="000A05A5"/>
    <w:rsid w:val="000A1191"/>
    <w:rsid w:val="000B28A3"/>
    <w:rsid w:val="000B2998"/>
    <w:rsid w:val="000B74E6"/>
    <w:rsid w:val="000C4C63"/>
    <w:rsid w:val="000D4906"/>
    <w:rsid w:val="000D4BEC"/>
    <w:rsid w:val="000D58BD"/>
    <w:rsid w:val="000D6BBE"/>
    <w:rsid w:val="000D7F55"/>
    <w:rsid w:val="000E1BC2"/>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300ED"/>
    <w:rsid w:val="00134F91"/>
    <w:rsid w:val="001352B7"/>
    <w:rsid w:val="0014427A"/>
    <w:rsid w:val="00152080"/>
    <w:rsid w:val="00155496"/>
    <w:rsid w:val="001564D2"/>
    <w:rsid w:val="001625AD"/>
    <w:rsid w:val="001701F9"/>
    <w:rsid w:val="001849B2"/>
    <w:rsid w:val="00185E1B"/>
    <w:rsid w:val="00191126"/>
    <w:rsid w:val="00197278"/>
    <w:rsid w:val="001A36B6"/>
    <w:rsid w:val="001B2EC9"/>
    <w:rsid w:val="001B6CFA"/>
    <w:rsid w:val="001B6DAD"/>
    <w:rsid w:val="001B705B"/>
    <w:rsid w:val="001C3AB5"/>
    <w:rsid w:val="001C6C05"/>
    <w:rsid w:val="001D107F"/>
    <w:rsid w:val="001D72B7"/>
    <w:rsid w:val="001D7B2F"/>
    <w:rsid w:val="001E43FB"/>
    <w:rsid w:val="001E4E33"/>
    <w:rsid w:val="001E578F"/>
    <w:rsid w:val="001F2720"/>
    <w:rsid w:val="001F4B81"/>
    <w:rsid w:val="001F556F"/>
    <w:rsid w:val="001F773A"/>
    <w:rsid w:val="001F7EEA"/>
    <w:rsid w:val="00200E5F"/>
    <w:rsid w:val="00202CF0"/>
    <w:rsid w:val="00212102"/>
    <w:rsid w:val="002141BC"/>
    <w:rsid w:val="00215139"/>
    <w:rsid w:val="00216A82"/>
    <w:rsid w:val="00222097"/>
    <w:rsid w:val="00231AF6"/>
    <w:rsid w:val="00232F52"/>
    <w:rsid w:val="00235567"/>
    <w:rsid w:val="00236F68"/>
    <w:rsid w:val="00241693"/>
    <w:rsid w:val="00244F85"/>
    <w:rsid w:val="002458AB"/>
    <w:rsid w:val="00246C18"/>
    <w:rsid w:val="0025172A"/>
    <w:rsid w:val="002523F2"/>
    <w:rsid w:val="00253C6D"/>
    <w:rsid w:val="00253E13"/>
    <w:rsid w:val="00262423"/>
    <w:rsid w:val="00263FC5"/>
    <w:rsid w:val="00270560"/>
    <w:rsid w:val="0028160D"/>
    <w:rsid w:val="00284E14"/>
    <w:rsid w:val="00291639"/>
    <w:rsid w:val="002979C4"/>
    <w:rsid w:val="002A1D47"/>
    <w:rsid w:val="002A5117"/>
    <w:rsid w:val="002A51B7"/>
    <w:rsid w:val="002A5CB4"/>
    <w:rsid w:val="002B15A0"/>
    <w:rsid w:val="002B3A19"/>
    <w:rsid w:val="002B5D27"/>
    <w:rsid w:val="002B7FA7"/>
    <w:rsid w:val="002C1AC6"/>
    <w:rsid w:val="002C522B"/>
    <w:rsid w:val="002C56D6"/>
    <w:rsid w:val="002C604D"/>
    <w:rsid w:val="002C6142"/>
    <w:rsid w:val="002C6CD9"/>
    <w:rsid w:val="002D066D"/>
    <w:rsid w:val="002D338F"/>
    <w:rsid w:val="002D3AC7"/>
    <w:rsid w:val="002D4093"/>
    <w:rsid w:val="002D4255"/>
    <w:rsid w:val="002E3234"/>
    <w:rsid w:val="002E39EF"/>
    <w:rsid w:val="002E6727"/>
    <w:rsid w:val="002E6972"/>
    <w:rsid w:val="002F0B79"/>
    <w:rsid w:val="002F3D19"/>
    <w:rsid w:val="002F5374"/>
    <w:rsid w:val="002F5382"/>
    <w:rsid w:val="002F53E4"/>
    <w:rsid w:val="002F6A0C"/>
    <w:rsid w:val="003017C1"/>
    <w:rsid w:val="00304D14"/>
    <w:rsid w:val="003076A5"/>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6AB3"/>
    <w:rsid w:val="00363EA0"/>
    <w:rsid w:val="0037700E"/>
    <w:rsid w:val="00377C00"/>
    <w:rsid w:val="00377DD1"/>
    <w:rsid w:val="0038024B"/>
    <w:rsid w:val="003822A8"/>
    <w:rsid w:val="00383E48"/>
    <w:rsid w:val="00384DA1"/>
    <w:rsid w:val="0039142E"/>
    <w:rsid w:val="00391D54"/>
    <w:rsid w:val="00391DB3"/>
    <w:rsid w:val="00393159"/>
    <w:rsid w:val="00393541"/>
    <w:rsid w:val="003A0426"/>
    <w:rsid w:val="003A74FF"/>
    <w:rsid w:val="003A76F4"/>
    <w:rsid w:val="003A7A6D"/>
    <w:rsid w:val="003B0320"/>
    <w:rsid w:val="003B13A5"/>
    <w:rsid w:val="003B1FB8"/>
    <w:rsid w:val="003B6737"/>
    <w:rsid w:val="003B6D60"/>
    <w:rsid w:val="003C5617"/>
    <w:rsid w:val="003D0F78"/>
    <w:rsid w:val="003D7290"/>
    <w:rsid w:val="003E5DFB"/>
    <w:rsid w:val="003F1C58"/>
    <w:rsid w:val="003F3FB6"/>
    <w:rsid w:val="00402780"/>
    <w:rsid w:val="0040794B"/>
    <w:rsid w:val="00412803"/>
    <w:rsid w:val="00413DEF"/>
    <w:rsid w:val="00423F08"/>
    <w:rsid w:val="00424E24"/>
    <w:rsid w:val="00426A37"/>
    <w:rsid w:val="00426DE4"/>
    <w:rsid w:val="00427FE7"/>
    <w:rsid w:val="00434A26"/>
    <w:rsid w:val="00435627"/>
    <w:rsid w:val="004456A4"/>
    <w:rsid w:val="00450D05"/>
    <w:rsid w:val="0045238A"/>
    <w:rsid w:val="00456984"/>
    <w:rsid w:val="00456BAF"/>
    <w:rsid w:val="004611AE"/>
    <w:rsid w:val="00464D0E"/>
    <w:rsid w:val="00464E85"/>
    <w:rsid w:val="004753E0"/>
    <w:rsid w:val="004754DB"/>
    <w:rsid w:val="0048054A"/>
    <w:rsid w:val="0048453C"/>
    <w:rsid w:val="00486E75"/>
    <w:rsid w:val="00490AAD"/>
    <w:rsid w:val="00491840"/>
    <w:rsid w:val="0049289F"/>
    <w:rsid w:val="00493A6D"/>
    <w:rsid w:val="00495864"/>
    <w:rsid w:val="004966F9"/>
    <w:rsid w:val="004A085D"/>
    <w:rsid w:val="004A73F6"/>
    <w:rsid w:val="004B17E4"/>
    <w:rsid w:val="004B5A92"/>
    <w:rsid w:val="004B5ED1"/>
    <w:rsid w:val="004B7A0C"/>
    <w:rsid w:val="004C5C69"/>
    <w:rsid w:val="004C5D4A"/>
    <w:rsid w:val="004D0BA1"/>
    <w:rsid w:val="004D26FE"/>
    <w:rsid w:val="004D3BC6"/>
    <w:rsid w:val="004D59CC"/>
    <w:rsid w:val="004E147A"/>
    <w:rsid w:val="004E4708"/>
    <w:rsid w:val="004E6167"/>
    <w:rsid w:val="005034B6"/>
    <w:rsid w:val="00507E09"/>
    <w:rsid w:val="0051081B"/>
    <w:rsid w:val="00515306"/>
    <w:rsid w:val="0051598F"/>
    <w:rsid w:val="005168F1"/>
    <w:rsid w:val="00525B3A"/>
    <w:rsid w:val="00526C36"/>
    <w:rsid w:val="00532F0D"/>
    <w:rsid w:val="0053314E"/>
    <w:rsid w:val="00546A5E"/>
    <w:rsid w:val="005504CD"/>
    <w:rsid w:val="0055301F"/>
    <w:rsid w:val="00555A84"/>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C6324"/>
    <w:rsid w:val="005D2FE8"/>
    <w:rsid w:val="005D3B7D"/>
    <w:rsid w:val="005D680F"/>
    <w:rsid w:val="005E0B23"/>
    <w:rsid w:val="005E1E77"/>
    <w:rsid w:val="005F1F10"/>
    <w:rsid w:val="005F381B"/>
    <w:rsid w:val="005F44FF"/>
    <w:rsid w:val="005F72E7"/>
    <w:rsid w:val="00601C6F"/>
    <w:rsid w:val="00612191"/>
    <w:rsid w:val="00620B72"/>
    <w:rsid w:val="00623BF6"/>
    <w:rsid w:val="00627842"/>
    <w:rsid w:val="006325DC"/>
    <w:rsid w:val="00636595"/>
    <w:rsid w:val="006368B5"/>
    <w:rsid w:val="00641066"/>
    <w:rsid w:val="00654FCA"/>
    <w:rsid w:val="0066383C"/>
    <w:rsid w:val="006662C1"/>
    <w:rsid w:val="0066795B"/>
    <w:rsid w:val="00676228"/>
    <w:rsid w:val="00676A36"/>
    <w:rsid w:val="00676ED1"/>
    <w:rsid w:val="006811C5"/>
    <w:rsid w:val="0068185F"/>
    <w:rsid w:val="00681A38"/>
    <w:rsid w:val="00681F92"/>
    <w:rsid w:val="0069217A"/>
    <w:rsid w:val="00694784"/>
    <w:rsid w:val="006A00C6"/>
    <w:rsid w:val="006A23CF"/>
    <w:rsid w:val="006A2651"/>
    <w:rsid w:val="006A62DC"/>
    <w:rsid w:val="006A6B64"/>
    <w:rsid w:val="006B45B1"/>
    <w:rsid w:val="006B4CB2"/>
    <w:rsid w:val="006C2CCA"/>
    <w:rsid w:val="006C6CBF"/>
    <w:rsid w:val="006C7984"/>
    <w:rsid w:val="006D10DE"/>
    <w:rsid w:val="006D4AA5"/>
    <w:rsid w:val="006E0BC0"/>
    <w:rsid w:val="006E1072"/>
    <w:rsid w:val="006E3A99"/>
    <w:rsid w:val="006F133C"/>
    <w:rsid w:val="006F27C4"/>
    <w:rsid w:val="00702FDB"/>
    <w:rsid w:val="00705A50"/>
    <w:rsid w:val="007061B9"/>
    <w:rsid w:val="0071141B"/>
    <w:rsid w:val="00714FDB"/>
    <w:rsid w:val="00716D47"/>
    <w:rsid w:val="007216AC"/>
    <w:rsid w:val="00731A5E"/>
    <w:rsid w:val="00732E10"/>
    <w:rsid w:val="00734883"/>
    <w:rsid w:val="00740FCE"/>
    <w:rsid w:val="0075250C"/>
    <w:rsid w:val="00757576"/>
    <w:rsid w:val="00757DB4"/>
    <w:rsid w:val="007617A0"/>
    <w:rsid w:val="00764DF2"/>
    <w:rsid w:val="00776268"/>
    <w:rsid w:val="007777B6"/>
    <w:rsid w:val="00781AA0"/>
    <w:rsid w:val="0078368B"/>
    <w:rsid w:val="007838D6"/>
    <w:rsid w:val="007A2954"/>
    <w:rsid w:val="007A5FB1"/>
    <w:rsid w:val="007A7250"/>
    <w:rsid w:val="007B44C4"/>
    <w:rsid w:val="007B5567"/>
    <w:rsid w:val="007B6C62"/>
    <w:rsid w:val="007C371B"/>
    <w:rsid w:val="007C4B99"/>
    <w:rsid w:val="007C5391"/>
    <w:rsid w:val="007C6365"/>
    <w:rsid w:val="007D08D6"/>
    <w:rsid w:val="007D430D"/>
    <w:rsid w:val="007E3E89"/>
    <w:rsid w:val="007E59BB"/>
    <w:rsid w:val="007E5A38"/>
    <w:rsid w:val="007E6756"/>
    <w:rsid w:val="007E74F5"/>
    <w:rsid w:val="007F0B55"/>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43C83"/>
    <w:rsid w:val="00844FBE"/>
    <w:rsid w:val="0084783C"/>
    <w:rsid w:val="008513EC"/>
    <w:rsid w:val="0085341F"/>
    <w:rsid w:val="00854816"/>
    <w:rsid w:val="008562E5"/>
    <w:rsid w:val="0085661D"/>
    <w:rsid w:val="00862989"/>
    <w:rsid w:val="00865339"/>
    <w:rsid w:val="008712BE"/>
    <w:rsid w:val="008713E5"/>
    <w:rsid w:val="00871D73"/>
    <w:rsid w:val="008723FE"/>
    <w:rsid w:val="008761C9"/>
    <w:rsid w:val="00887894"/>
    <w:rsid w:val="008B2B09"/>
    <w:rsid w:val="008C1508"/>
    <w:rsid w:val="008C2D82"/>
    <w:rsid w:val="008C4ECE"/>
    <w:rsid w:val="008C6AD9"/>
    <w:rsid w:val="008D6622"/>
    <w:rsid w:val="008D74E9"/>
    <w:rsid w:val="008D7860"/>
    <w:rsid w:val="008E24FB"/>
    <w:rsid w:val="008E4D21"/>
    <w:rsid w:val="008F09FF"/>
    <w:rsid w:val="008F4BDC"/>
    <w:rsid w:val="0091019D"/>
    <w:rsid w:val="00910703"/>
    <w:rsid w:val="009113F4"/>
    <w:rsid w:val="0091280E"/>
    <w:rsid w:val="00921400"/>
    <w:rsid w:val="0093465D"/>
    <w:rsid w:val="00937DDE"/>
    <w:rsid w:val="00940A08"/>
    <w:rsid w:val="00950132"/>
    <w:rsid w:val="009516D2"/>
    <w:rsid w:val="009518E7"/>
    <w:rsid w:val="009534D5"/>
    <w:rsid w:val="009545CE"/>
    <w:rsid w:val="009601E4"/>
    <w:rsid w:val="00960213"/>
    <w:rsid w:val="00965E42"/>
    <w:rsid w:val="0096710B"/>
    <w:rsid w:val="00967348"/>
    <w:rsid w:val="00973CC8"/>
    <w:rsid w:val="00977318"/>
    <w:rsid w:val="009779AD"/>
    <w:rsid w:val="00981CA5"/>
    <w:rsid w:val="0098226F"/>
    <w:rsid w:val="00985C7F"/>
    <w:rsid w:val="00986494"/>
    <w:rsid w:val="0099041D"/>
    <w:rsid w:val="009931C6"/>
    <w:rsid w:val="00996620"/>
    <w:rsid w:val="009A28A2"/>
    <w:rsid w:val="009A368E"/>
    <w:rsid w:val="009A44B2"/>
    <w:rsid w:val="009A4E97"/>
    <w:rsid w:val="009B1026"/>
    <w:rsid w:val="009B2D79"/>
    <w:rsid w:val="009B316B"/>
    <w:rsid w:val="009B7EA1"/>
    <w:rsid w:val="009C1CB3"/>
    <w:rsid w:val="009C37DB"/>
    <w:rsid w:val="009C40F2"/>
    <w:rsid w:val="009C4269"/>
    <w:rsid w:val="009D0CE0"/>
    <w:rsid w:val="009D225E"/>
    <w:rsid w:val="009D27F1"/>
    <w:rsid w:val="009D2A49"/>
    <w:rsid w:val="009D55B4"/>
    <w:rsid w:val="009E0AD2"/>
    <w:rsid w:val="009E4293"/>
    <w:rsid w:val="009E686D"/>
    <w:rsid w:val="009F1AD4"/>
    <w:rsid w:val="009F7E40"/>
    <w:rsid w:val="00A02BFB"/>
    <w:rsid w:val="00A1158E"/>
    <w:rsid w:val="00A124B8"/>
    <w:rsid w:val="00A14391"/>
    <w:rsid w:val="00A1614B"/>
    <w:rsid w:val="00A170C4"/>
    <w:rsid w:val="00A20D0E"/>
    <w:rsid w:val="00A2169F"/>
    <w:rsid w:val="00A218BF"/>
    <w:rsid w:val="00A27347"/>
    <w:rsid w:val="00A27EA4"/>
    <w:rsid w:val="00A33E42"/>
    <w:rsid w:val="00A36308"/>
    <w:rsid w:val="00A37F99"/>
    <w:rsid w:val="00A4289B"/>
    <w:rsid w:val="00A42AD9"/>
    <w:rsid w:val="00A42BF1"/>
    <w:rsid w:val="00A43674"/>
    <w:rsid w:val="00A438E5"/>
    <w:rsid w:val="00A535B5"/>
    <w:rsid w:val="00A547A3"/>
    <w:rsid w:val="00A57836"/>
    <w:rsid w:val="00A60B61"/>
    <w:rsid w:val="00A64D66"/>
    <w:rsid w:val="00A701B6"/>
    <w:rsid w:val="00A81B24"/>
    <w:rsid w:val="00A81C97"/>
    <w:rsid w:val="00A85CC1"/>
    <w:rsid w:val="00A90B0A"/>
    <w:rsid w:val="00A9268A"/>
    <w:rsid w:val="00A94782"/>
    <w:rsid w:val="00AA0916"/>
    <w:rsid w:val="00AA2524"/>
    <w:rsid w:val="00AB6874"/>
    <w:rsid w:val="00AC19A4"/>
    <w:rsid w:val="00AD03C8"/>
    <w:rsid w:val="00AD4F07"/>
    <w:rsid w:val="00AD6FCE"/>
    <w:rsid w:val="00AD7098"/>
    <w:rsid w:val="00AD7A86"/>
    <w:rsid w:val="00B013F7"/>
    <w:rsid w:val="00B019F5"/>
    <w:rsid w:val="00B02E1F"/>
    <w:rsid w:val="00B048F6"/>
    <w:rsid w:val="00B1634C"/>
    <w:rsid w:val="00B25C6B"/>
    <w:rsid w:val="00B31BAA"/>
    <w:rsid w:val="00B351B3"/>
    <w:rsid w:val="00B37103"/>
    <w:rsid w:val="00B41A92"/>
    <w:rsid w:val="00B476B5"/>
    <w:rsid w:val="00B52847"/>
    <w:rsid w:val="00B55F3D"/>
    <w:rsid w:val="00B609F2"/>
    <w:rsid w:val="00B70E26"/>
    <w:rsid w:val="00B720B2"/>
    <w:rsid w:val="00B72180"/>
    <w:rsid w:val="00B7358F"/>
    <w:rsid w:val="00B76971"/>
    <w:rsid w:val="00B77FBA"/>
    <w:rsid w:val="00B86E04"/>
    <w:rsid w:val="00B92750"/>
    <w:rsid w:val="00B95EAA"/>
    <w:rsid w:val="00BA0F32"/>
    <w:rsid w:val="00BA139F"/>
    <w:rsid w:val="00BA1D1B"/>
    <w:rsid w:val="00BA3DCB"/>
    <w:rsid w:val="00BA4725"/>
    <w:rsid w:val="00BA4ABA"/>
    <w:rsid w:val="00BA4F16"/>
    <w:rsid w:val="00BB5310"/>
    <w:rsid w:val="00BB6C8F"/>
    <w:rsid w:val="00BC144C"/>
    <w:rsid w:val="00BD3140"/>
    <w:rsid w:val="00BD45CC"/>
    <w:rsid w:val="00BE2270"/>
    <w:rsid w:val="00BE4D90"/>
    <w:rsid w:val="00BE558D"/>
    <w:rsid w:val="00BF3F4F"/>
    <w:rsid w:val="00C015F8"/>
    <w:rsid w:val="00C10445"/>
    <w:rsid w:val="00C11B45"/>
    <w:rsid w:val="00C12731"/>
    <w:rsid w:val="00C17FED"/>
    <w:rsid w:val="00C220A3"/>
    <w:rsid w:val="00C348DE"/>
    <w:rsid w:val="00C36656"/>
    <w:rsid w:val="00C442E7"/>
    <w:rsid w:val="00C47BFA"/>
    <w:rsid w:val="00C600E7"/>
    <w:rsid w:val="00C617AD"/>
    <w:rsid w:val="00C61EF5"/>
    <w:rsid w:val="00C67B54"/>
    <w:rsid w:val="00C73AAF"/>
    <w:rsid w:val="00C741C6"/>
    <w:rsid w:val="00C741EC"/>
    <w:rsid w:val="00C7576B"/>
    <w:rsid w:val="00C82829"/>
    <w:rsid w:val="00C839D7"/>
    <w:rsid w:val="00C860C3"/>
    <w:rsid w:val="00C86388"/>
    <w:rsid w:val="00C86716"/>
    <w:rsid w:val="00C92A2F"/>
    <w:rsid w:val="00C966CD"/>
    <w:rsid w:val="00CA0CC0"/>
    <w:rsid w:val="00CA1F3B"/>
    <w:rsid w:val="00CA2751"/>
    <w:rsid w:val="00CA3ACE"/>
    <w:rsid w:val="00CA7342"/>
    <w:rsid w:val="00CB07F7"/>
    <w:rsid w:val="00CC035F"/>
    <w:rsid w:val="00CC21E9"/>
    <w:rsid w:val="00CC3BB0"/>
    <w:rsid w:val="00CC4702"/>
    <w:rsid w:val="00CC624D"/>
    <w:rsid w:val="00CD0AC6"/>
    <w:rsid w:val="00CD0C61"/>
    <w:rsid w:val="00CD3249"/>
    <w:rsid w:val="00CD3DC2"/>
    <w:rsid w:val="00CD6E7C"/>
    <w:rsid w:val="00CE4D66"/>
    <w:rsid w:val="00CE5A0F"/>
    <w:rsid w:val="00CE5A51"/>
    <w:rsid w:val="00CF44C9"/>
    <w:rsid w:val="00CF5D9F"/>
    <w:rsid w:val="00D03726"/>
    <w:rsid w:val="00D07373"/>
    <w:rsid w:val="00D16F2E"/>
    <w:rsid w:val="00D2148F"/>
    <w:rsid w:val="00D2463F"/>
    <w:rsid w:val="00D32C92"/>
    <w:rsid w:val="00D431A3"/>
    <w:rsid w:val="00D43457"/>
    <w:rsid w:val="00D4495A"/>
    <w:rsid w:val="00D45E2C"/>
    <w:rsid w:val="00D515D8"/>
    <w:rsid w:val="00D51E35"/>
    <w:rsid w:val="00D538FF"/>
    <w:rsid w:val="00D5450B"/>
    <w:rsid w:val="00D553C9"/>
    <w:rsid w:val="00D60B86"/>
    <w:rsid w:val="00D60C7D"/>
    <w:rsid w:val="00D66C73"/>
    <w:rsid w:val="00D72236"/>
    <w:rsid w:val="00D74FF8"/>
    <w:rsid w:val="00D87CBA"/>
    <w:rsid w:val="00D91A61"/>
    <w:rsid w:val="00D94767"/>
    <w:rsid w:val="00D97FB7"/>
    <w:rsid w:val="00DB0F55"/>
    <w:rsid w:val="00DB3E06"/>
    <w:rsid w:val="00DB670B"/>
    <w:rsid w:val="00DB6724"/>
    <w:rsid w:val="00DC1AC4"/>
    <w:rsid w:val="00DC1C2C"/>
    <w:rsid w:val="00DC2CCD"/>
    <w:rsid w:val="00DC41F7"/>
    <w:rsid w:val="00DC736D"/>
    <w:rsid w:val="00DD38FA"/>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746A"/>
    <w:rsid w:val="00E41A95"/>
    <w:rsid w:val="00E5291F"/>
    <w:rsid w:val="00E53CBB"/>
    <w:rsid w:val="00E53D39"/>
    <w:rsid w:val="00E61385"/>
    <w:rsid w:val="00E64D25"/>
    <w:rsid w:val="00E65F68"/>
    <w:rsid w:val="00E71221"/>
    <w:rsid w:val="00E75C11"/>
    <w:rsid w:val="00E84BED"/>
    <w:rsid w:val="00E944A1"/>
    <w:rsid w:val="00E94BAC"/>
    <w:rsid w:val="00E96E8D"/>
    <w:rsid w:val="00E97417"/>
    <w:rsid w:val="00EA0425"/>
    <w:rsid w:val="00EB3A73"/>
    <w:rsid w:val="00EB4966"/>
    <w:rsid w:val="00EB59E7"/>
    <w:rsid w:val="00EB696E"/>
    <w:rsid w:val="00EC3F42"/>
    <w:rsid w:val="00EC5BE3"/>
    <w:rsid w:val="00ED1E9F"/>
    <w:rsid w:val="00ED4033"/>
    <w:rsid w:val="00EF078E"/>
    <w:rsid w:val="00EF19DD"/>
    <w:rsid w:val="00EF4227"/>
    <w:rsid w:val="00EF47E2"/>
    <w:rsid w:val="00EF64C3"/>
    <w:rsid w:val="00F07254"/>
    <w:rsid w:val="00F12D84"/>
    <w:rsid w:val="00F2159F"/>
    <w:rsid w:val="00F219FB"/>
    <w:rsid w:val="00F22336"/>
    <w:rsid w:val="00F22569"/>
    <w:rsid w:val="00F25C08"/>
    <w:rsid w:val="00F25C4F"/>
    <w:rsid w:val="00F3003C"/>
    <w:rsid w:val="00F31C9D"/>
    <w:rsid w:val="00F40787"/>
    <w:rsid w:val="00F42FED"/>
    <w:rsid w:val="00F4483E"/>
    <w:rsid w:val="00F51F84"/>
    <w:rsid w:val="00F52910"/>
    <w:rsid w:val="00F54C4D"/>
    <w:rsid w:val="00F60554"/>
    <w:rsid w:val="00F60EB5"/>
    <w:rsid w:val="00F61BB1"/>
    <w:rsid w:val="00F65B41"/>
    <w:rsid w:val="00F6648D"/>
    <w:rsid w:val="00F7126E"/>
    <w:rsid w:val="00F71468"/>
    <w:rsid w:val="00F778B1"/>
    <w:rsid w:val="00F83B8A"/>
    <w:rsid w:val="00F86359"/>
    <w:rsid w:val="00F90725"/>
    <w:rsid w:val="00FA20B2"/>
    <w:rsid w:val="00FA53E0"/>
    <w:rsid w:val="00FB1957"/>
    <w:rsid w:val="00FB3907"/>
    <w:rsid w:val="00FB3BD7"/>
    <w:rsid w:val="00FB43B4"/>
    <w:rsid w:val="00FB7F78"/>
    <w:rsid w:val="00FC59F1"/>
    <w:rsid w:val="00FD0195"/>
    <w:rsid w:val="00FD2E6D"/>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A4E574"/>
  <w15:docId w15:val="{9E298005-D320-4A90-AB07-6FA6FFD5F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5450B"/>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36</Pages>
  <Words>32986</Words>
  <Characters>54098</Characters>
  <Application>Microsoft Office Word</Application>
  <DocSecurity>0</DocSecurity>
  <Lines>1545</Lines>
  <Paragraphs>696</Paragraphs>
  <ScaleCrop>false</ScaleCrop>
  <Company>Microsoft</Company>
  <LinksUpToDate>false</LinksUpToDate>
  <CharactersWithSpaces>86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Brench Sake</cp:lastModifiedBy>
  <cp:revision>5</cp:revision>
  <dcterms:created xsi:type="dcterms:W3CDTF">2025-03-22T09:06:00Z</dcterms:created>
  <dcterms:modified xsi:type="dcterms:W3CDTF">2025-03-2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